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0B57C1" w14:textId="475882BB" w:rsidR="00FD0F41" w:rsidRPr="00A9252B" w:rsidRDefault="005460AD" w:rsidP="008169AA">
      <w:pPr>
        <w:spacing w:line="480" w:lineRule="auto"/>
        <w:jc w:val="center"/>
        <w:rPr>
          <w:rFonts w:cs="Times New Roman"/>
        </w:rPr>
      </w:pPr>
      <w:bookmarkStart w:id="0" w:name="_GoBack"/>
      <w:bookmarkEnd w:id="0"/>
      <w:r w:rsidRPr="00A9252B">
        <w:rPr>
          <w:rFonts w:cs="Times New Roman"/>
        </w:rPr>
        <w:t>SUPPLEMENTARY INFORMATION</w:t>
      </w:r>
    </w:p>
    <w:p w14:paraId="299C0924" w14:textId="62176F4F" w:rsidR="005460AD" w:rsidRPr="00A9252B" w:rsidRDefault="005460AD" w:rsidP="008169AA">
      <w:pPr>
        <w:spacing w:line="480" w:lineRule="auto"/>
        <w:rPr>
          <w:rFonts w:cs="Times New Roman"/>
        </w:rPr>
      </w:pPr>
    </w:p>
    <w:p w14:paraId="33B1BBE4" w14:textId="77777777" w:rsidR="00916ECB" w:rsidRPr="00A9252B" w:rsidRDefault="00916ECB" w:rsidP="00916ECB">
      <w:pPr>
        <w:spacing w:line="480" w:lineRule="auto"/>
        <w:rPr>
          <w:rFonts w:cs="Times New Roman"/>
          <w:b/>
          <w:bCs/>
        </w:rPr>
      </w:pPr>
      <w:r w:rsidRPr="00A9252B">
        <w:rPr>
          <w:rFonts w:cs="Times New Roman"/>
          <w:b/>
          <w:bCs/>
        </w:rPr>
        <w:t xml:space="preserve">Regulatory responses of </w:t>
      </w:r>
      <w:r w:rsidRPr="00A9252B">
        <w:rPr>
          <w:rFonts w:cs="Times New Roman"/>
          <w:b/>
          <w:bCs/>
          <w:i/>
          <w:iCs/>
        </w:rPr>
        <w:t>Methanosarcina barkeri</w:t>
      </w:r>
      <w:r w:rsidRPr="00A9252B">
        <w:rPr>
          <w:rFonts w:cs="Times New Roman"/>
          <w:b/>
          <w:bCs/>
        </w:rPr>
        <w:t xml:space="preserve"> to freezing temperatures and perchlorates: Transcriptomic insights into the potential for biological Martian methanogenesis</w:t>
      </w:r>
    </w:p>
    <w:p w14:paraId="3816239C" w14:textId="711A6FB7" w:rsidR="005460AD" w:rsidRPr="00A9252B" w:rsidRDefault="005460AD" w:rsidP="008169AA">
      <w:pPr>
        <w:spacing w:line="480" w:lineRule="auto"/>
        <w:rPr>
          <w:rFonts w:cs="Times New Roman"/>
        </w:rPr>
      </w:pPr>
    </w:p>
    <w:p w14:paraId="1E3CC2D5" w14:textId="185F04C9" w:rsidR="005460AD" w:rsidRPr="00A9252B" w:rsidRDefault="005460AD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  <w:b/>
          <w:bCs/>
        </w:rPr>
        <w:t>Authors</w:t>
      </w:r>
      <w:r w:rsidRPr="00A9252B">
        <w:rPr>
          <w:rFonts w:cs="Times New Roman"/>
        </w:rPr>
        <w:t>: Rachel L. Harris</w:t>
      </w:r>
      <w:r w:rsidRPr="00A9252B">
        <w:rPr>
          <w:rFonts w:cs="Times New Roman"/>
          <w:vertAlign w:val="superscript"/>
        </w:rPr>
        <w:t>*</w:t>
      </w:r>
      <w:r w:rsidRPr="00A9252B">
        <w:rPr>
          <w:rFonts w:cs="Times New Roman"/>
        </w:rPr>
        <w:t>, Andrew C. Schuerger, Wei Wang, Yuri Tamama,</w:t>
      </w:r>
      <w:r w:rsidR="0049499A" w:rsidRPr="00A9252B">
        <w:rPr>
          <w:rFonts w:cs="Times New Roman"/>
        </w:rPr>
        <w:t xml:space="preserve"> Zachary K. Garvin,</w:t>
      </w:r>
      <w:r w:rsidRPr="00A9252B">
        <w:rPr>
          <w:rFonts w:cs="Times New Roman"/>
        </w:rPr>
        <w:t xml:space="preserve"> and Tullis C. Onstott</w:t>
      </w:r>
    </w:p>
    <w:p w14:paraId="33837A48" w14:textId="55F6FBD7" w:rsidR="005460AD" w:rsidRPr="00A9252B" w:rsidRDefault="005460AD" w:rsidP="008169AA">
      <w:pPr>
        <w:spacing w:line="480" w:lineRule="auto"/>
        <w:rPr>
          <w:rFonts w:cs="Times New Roman"/>
        </w:rPr>
      </w:pPr>
    </w:p>
    <w:p w14:paraId="524A15AD" w14:textId="5D493D81" w:rsidR="005460AD" w:rsidRPr="00A9252B" w:rsidRDefault="005460AD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</w:rPr>
        <w:t>This document contains:</w:t>
      </w:r>
    </w:p>
    <w:p w14:paraId="6D0BF749" w14:textId="28861B94" w:rsidR="005460AD" w:rsidRPr="00A9252B" w:rsidRDefault="005460AD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</w:rPr>
        <w:tab/>
        <w:t>Figure</w:t>
      </w:r>
      <w:r w:rsidR="00AD4FD7" w:rsidRPr="00A9252B">
        <w:rPr>
          <w:rFonts w:cs="Times New Roman"/>
        </w:rPr>
        <w:t>s</w:t>
      </w:r>
      <w:r w:rsidRPr="00A9252B">
        <w:rPr>
          <w:rFonts w:cs="Times New Roman"/>
        </w:rPr>
        <w:t xml:space="preserve"> S1 – S</w:t>
      </w:r>
      <w:r w:rsidR="008169AA" w:rsidRPr="00A9252B">
        <w:rPr>
          <w:rFonts w:cs="Times New Roman"/>
        </w:rPr>
        <w:t>1</w:t>
      </w:r>
      <w:r w:rsidR="003067D3">
        <w:rPr>
          <w:rFonts w:cs="Times New Roman"/>
        </w:rPr>
        <w:t>7</w:t>
      </w:r>
    </w:p>
    <w:p w14:paraId="6E963314" w14:textId="6AD4C157" w:rsidR="009F4AC7" w:rsidRPr="00A9252B" w:rsidRDefault="005460AD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</w:rPr>
        <w:tab/>
        <w:t>Tables S1</w:t>
      </w:r>
      <w:r w:rsidR="005E22B6">
        <w:rPr>
          <w:rFonts w:cs="Times New Roman"/>
        </w:rPr>
        <w:t>, S3</w:t>
      </w:r>
      <w:r w:rsidR="009F4AC7" w:rsidRPr="00A9252B">
        <w:rPr>
          <w:rFonts w:cs="Times New Roman"/>
        </w:rPr>
        <w:t>,</w:t>
      </w:r>
      <w:r w:rsidR="005E22B6">
        <w:rPr>
          <w:rFonts w:cs="Times New Roman"/>
        </w:rPr>
        <w:t xml:space="preserve"> S4,</w:t>
      </w:r>
      <w:r w:rsidR="009F4AC7" w:rsidRPr="00A9252B">
        <w:rPr>
          <w:rFonts w:cs="Times New Roman"/>
        </w:rPr>
        <w:t xml:space="preserve"> S1</w:t>
      </w:r>
      <w:r w:rsidR="007430C9">
        <w:rPr>
          <w:rFonts w:cs="Times New Roman"/>
        </w:rPr>
        <w:t>2</w:t>
      </w:r>
      <w:r w:rsidR="009F4AC7" w:rsidRPr="00A9252B">
        <w:rPr>
          <w:rFonts w:cs="Times New Roman"/>
        </w:rPr>
        <w:t xml:space="preserve"> – S16</w:t>
      </w:r>
    </w:p>
    <w:p w14:paraId="0182F945" w14:textId="77777777" w:rsidR="008169AA" w:rsidRPr="00A9252B" w:rsidRDefault="008169AA" w:rsidP="008169AA">
      <w:pPr>
        <w:spacing w:line="480" w:lineRule="auto"/>
        <w:rPr>
          <w:rFonts w:cs="Times New Roman"/>
        </w:rPr>
      </w:pPr>
    </w:p>
    <w:p w14:paraId="56F4108D" w14:textId="3F295DFF" w:rsidR="005460AD" w:rsidRPr="00A9252B" w:rsidRDefault="00042B30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</w:rPr>
        <w:t xml:space="preserve">Tables </w:t>
      </w:r>
      <w:r w:rsidR="0003128B">
        <w:rPr>
          <w:rFonts w:cs="Times New Roman"/>
        </w:rPr>
        <w:t xml:space="preserve">S2, </w:t>
      </w:r>
      <w:r w:rsidRPr="00A9252B">
        <w:rPr>
          <w:rFonts w:cs="Times New Roman"/>
        </w:rPr>
        <w:t>S</w:t>
      </w:r>
      <w:r w:rsidR="005E22B6">
        <w:rPr>
          <w:rFonts w:cs="Times New Roman"/>
        </w:rPr>
        <w:t>5</w:t>
      </w:r>
      <w:r w:rsidRPr="00A9252B">
        <w:rPr>
          <w:rFonts w:cs="Times New Roman"/>
        </w:rPr>
        <w:t xml:space="preserve"> – S1</w:t>
      </w:r>
      <w:r w:rsidR="007430C9">
        <w:rPr>
          <w:rFonts w:cs="Times New Roman"/>
        </w:rPr>
        <w:t>1</w:t>
      </w:r>
      <w:r w:rsidRPr="00A9252B">
        <w:rPr>
          <w:rFonts w:cs="Times New Roman"/>
        </w:rPr>
        <w:t xml:space="preserve"> can be found as additional .xlsx files</w:t>
      </w:r>
    </w:p>
    <w:p w14:paraId="68B34C0A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987645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42B332F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057251A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41C44F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D8199D7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42D9D47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36BEDB7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63ED461" w14:textId="77777777" w:rsidR="008169AA" w:rsidRPr="00A9252B" w:rsidRDefault="008169AA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8C7DA6" w14:textId="48873666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9252B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URES</w:t>
      </w:r>
    </w:p>
    <w:p w14:paraId="71EFA4E4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0"/>
      </w:tblGrid>
      <w:tr w:rsidR="00174E44" w:rsidRPr="00A9252B" w14:paraId="355ECF3A" w14:textId="77777777" w:rsidTr="00EA2843">
        <w:tc>
          <w:tcPr>
            <w:tcW w:w="8630" w:type="dxa"/>
          </w:tcPr>
          <w:p w14:paraId="1195A81B" w14:textId="77777777" w:rsidR="00174E44" w:rsidRPr="00A9252B" w:rsidRDefault="00174E44" w:rsidP="008169A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9265BC5" wp14:editId="7F9B86FA">
                  <wp:extent cx="5330855" cy="4119073"/>
                  <wp:effectExtent l="0" t="0" r="3175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lot.FPM_30.pdf"/>
                          <pic:cNvPicPr/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32998" cy="41207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E44" w:rsidRPr="00A9252B" w14:paraId="7BFEC299" w14:textId="77777777" w:rsidTr="00EA2843">
        <w:tc>
          <w:tcPr>
            <w:tcW w:w="8630" w:type="dxa"/>
          </w:tcPr>
          <w:p w14:paraId="1140BF7C" w14:textId="32E7150A" w:rsidR="00174E44" w:rsidRPr="00A9252B" w:rsidRDefault="00174E44" w:rsidP="008169A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ure S</w:t>
            </w:r>
            <w:r w:rsidR="00702E2F"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 xml:space="preserve">. Average 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sym w:font="Symbol" w:char="F0B1"/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D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 xml:space="preserve"> transcript fragment counts per million mapped reads (FPM) at 30˚C. (n = 3 libraries per condition). Open reading frame number indicates position in genome (where ORF = 1 is the origin of replication). ORFs reference gene products found in Table</w:t>
            </w:r>
            <w:r w:rsidR="0003128B">
              <w:rPr>
                <w:rFonts w:ascii="Times New Roman" w:hAnsi="Times New Roman" w:cs="Times New Roman"/>
                <w:sz w:val="24"/>
                <w:szCs w:val="24"/>
              </w:rPr>
              <w:t xml:space="preserve"> S2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777C5D84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0"/>
      </w:tblGrid>
      <w:tr w:rsidR="00174E44" w:rsidRPr="00A9252B" w14:paraId="576F837C" w14:textId="77777777" w:rsidTr="00EA2843">
        <w:tc>
          <w:tcPr>
            <w:tcW w:w="8630" w:type="dxa"/>
          </w:tcPr>
          <w:p w14:paraId="791C8D8E" w14:textId="77777777" w:rsidR="00174E44" w:rsidRPr="00A9252B" w:rsidRDefault="00174E44" w:rsidP="008169A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inline distT="0" distB="0" distL="0" distR="0" wp14:anchorId="0C96330A" wp14:editId="7930B0D0">
                  <wp:extent cx="5275556" cy="4076344"/>
                  <wp:effectExtent l="0" t="0" r="0" b="63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lot.FPM_0.pdf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7074" cy="40775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E44" w:rsidRPr="00A9252B" w14:paraId="59159169" w14:textId="77777777" w:rsidTr="00EA2843">
        <w:tc>
          <w:tcPr>
            <w:tcW w:w="8630" w:type="dxa"/>
          </w:tcPr>
          <w:p w14:paraId="6C141279" w14:textId="661EF872" w:rsidR="00174E44" w:rsidRPr="00A9252B" w:rsidRDefault="00174E44" w:rsidP="008169A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ure S</w:t>
            </w:r>
            <w:r w:rsidR="00702E2F"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 xml:space="preserve">. Average 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sym w:font="Symbol" w:char="F0B1"/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D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 xml:space="preserve"> transcript fragment counts per million mapped reads (FPM) at 0˚C. (n = 3 libraries per condition). Open reading frame number indicates position in genome (where ORF = 1 is the origin of replication). ORFs reference gene products found in Table S</w:t>
            </w:r>
            <w:r w:rsidR="005E22B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2B7840E3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702E2F" w:rsidRPr="00A9252B" w14:paraId="1F31E2F4" w14:textId="77777777" w:rsidTr="00714B33">
        <w:tc>
          <w:tcPr>
            <w:tcW w:w="9350" w:type="dxa"/>
          </w:tcPr>
          <w:p w14:paraId="579CA685" w14:textId="77777777" w:rsidR="00702E2F" w:rsidRPr="00A9252B" w:rsidRDefault="00702E2F" w:rsidP="0071411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anchor distT="0" distB="0" distL="114300" distR="114300" simplePos="0" relativeHeight="251662336" behindDoc="0" locked="0" layoutInCell="1" allowOverlap="1" wp14:anchorId="2C8FFF97" wp14:editId="2B4D1B00">
                  <wp:simplePos x="0" y="0"/>
                  <wp:positionH relativeFrom="column">
                    <wp:posOffset>371139</wp:posOffset>
                  </wp:positionH>
                  <wp:positionV relativeFrom="paragraph">
                    <wp:posOffset>46654</wp:posOffset>
                  </wp:positionV>
                  <wp:extent cx="4533900" cy="3327400"/>
                  <wp:effectExtent l="0" t="0" r="0" b="0"/>
                  <wp:wrapSquare wrapText="bothSides"/>
                  <wp:docPr id="16" name="Picture 16" descr="A screenshot of a cell pho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Fig 1B_ODs at 30 C (1).TIF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33900" cy="3327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</w:t>
            </w:r>
          </w:p>
          <w:p w14:paraId="2FAD1CAD" w14:textId="77777777" w:rsidR="00702E2F" w:rsidRPr="00A9252B" w:rsidRDefault="00702E2F" w:rsidP="0071411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E2F" w:rsidRPr="00A9252B" w14:paraId="3FC52C06" w14:textId="77777777" w:rsidTr="00714B33">
        <w:tc>
          <w:tcPr>
            <w:tcW w:w="9350" w:type="dxa"/>
          </w:tcPr>
          <w:p w14:paraId="57DC76C4" w14:textId="77777777" w:rsidR="00702E2F" w:rsidRPr="00A9252B" w:rsidRDefault="00702E2F" w:rsidP="0071411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3360" behindDoc="0" locked="0" layoutInCell="1" allowOverlap="1" wp14:anchorId="48118BFE" wp14:editId="64346391">
                  <wp:simplePos x="0" y="0"/>
                  <wp:positionH relativeFrom="column">
                    <wp:posOffset>358140</wp:posOffset>
                  </wp:positionH>
                  <wp:positionV relativeFrom="paragraph">
                    <wp:posOffset>0</wp:posOffset>
                  </wp:positionV>
                  <wp:extent cx="4546600" cy="3352800"/>
                  <wp:effectExtent l="0" t="0" r="0" b="0"/>
                  <wp:wrapSquare wrapText="bothSides"/>
                  <wp:docPr id="19" name="Picture 19" descr="A screenshot of a cell pho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Fig 1C_ODs at 0 C.TIF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46600" cy="3352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</w:tc>
      </w:tr>
      <w:tr w:rsidR="00702E2F" w:rsidRPr="00A9252B" w14:paraId="6ECF94E5" w14:textId="77777777" w:rsidTr="00714B33">
        <w:tc>
          <w:tcPr>
            <w:tcW w:w="9350" w:type="dxa"/>
          </w:tcPr>
          <w:p w14:paraId="0A36AE76" w14:textId="77777777" w:rsidR="00702E2F" w:rsidRPr="00A9252B" w:rsidRDefault="00702E2F" w:rsidP="0071411A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Figure S3. 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Weekly OD</w:t>
            </w:r>
            <w:r w:rsidRPr="00A9252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00</w:t>
            </w: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sym w:font="Symbol" w:char="F0B1"/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D of </w:t>
            </w:r>
            <w:r w:rsidRPr="00A9252B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Methanosarcina barkeri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rown at 30˚C </w:t>
            </w:r>
            <w:r w:rsidRPr="00A9252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(A)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nd 0˚C </w:t>
            </w:r>
            <w:r w:rsidRPr="00A9252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(B)</w:t>
            </w:r>
            <w:r w:rsidRPr="00A9252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</w:t>
            </w:r>
          </w:p>
        </w:tc>
      </w:tr>
      <w:tr w:rsidR="00EA2843" w:rsidRPr="00A9252B" w14:paraId="060A12AC" w14:textId="77777777" w:rsidTr="00702E2F">
        <w:tc>
          <w:tcPr>
            <w:tcW w:w="9350" w:type="dxa"/>
          </w:tcPr>
          <w:p w14:paraId="5708C212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5808C9FE" wp14:editId="643A024B">
                  <wp:extent cx="2545237" cy="4705997"/>
                  <wp:effectExtent l="0" t="0" r="0" b="571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lot.Alanine.Aspartate.Glutamate_metabolism.pd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0124" cy="47335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46E4021A" w14:textId="77777777" w:rsidTr="00702E2F">
        <w:tc>
          <w:tcPr>
            <w:tcW w:w="9350" w:type="dxa"/>
          </w:tcPr>
          <w:p w14:paraId="4B7AF3B3" w14:textId="50E6A343" w:rsidR="00EA2843" w:rsidRPr="00A9252B" w:rsidRDefault="00EA2843" w:rsidP="008169AA">
            <w:pPr>
              <w:rPr>
                <w:rFonts w:cs="Times New Roman"/>
                <w:bCs/>
                <w:u w:val="single"/>
              </w:rPr>
            </w:pPr>
            <w:r w:rsidRPr="00A9252B">
              <w:rPr>
                <w:rFonts w:cs="Times New Roman"/>
                <w:b/>
              </w:rPr>
              <w:t>Figure S4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alanine, aspartate, and glutamate metabolism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u</w:t>
            </w:r>
            <w:r w:rsidRPr="00A9252B">
              <w:rPr>
                <w:rFonts w:cs="Times New Roman"/>
              </w:rPr>
              <w:t xml:space="preserve">E, 4-aminobutyrate aminotransfer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r</w:t>
            </w:r>
            <w:r w:rsidRPr="00A9252B">
              <w:rPr>
                <w:rFonts w:cs="Times New Roman"/>
              </w:rPr>
              <w:t xml:space="preserve">B, Adenylosuccinate ly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r</w:t>
            </w:r>
            <w:r w:rsidRPr="00A9252B">
              <w:rPr>
                <w:rFonts w:cs="Times New Roman"/>
              </w:rPr>
              <w:t xml:space="preserve">A, Adenylosuccinate synth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r</w:t>
            </w:r>
            <w:r w:rsidRPr="00A9252B">
              <w:rPr>
                <w:rFonts w:cs="Times New Roman"/>
              </w:rPr>
              <w:t xml:space="preserve">F, Amidophosphoribosyl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H, Arginosuccinate ly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G, Argininosuccinate synth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n</w:t>
            </w:r>
            <w:r w:rsidRPr="00A9252B">
              <w:rPr>
                <w:rFonts w:cs="Times New Roman"/>
              </w:rPr>
              <w:t xml:space="preserve">B, Asparagine synthet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yr</w:t>
            </w:r>
            <w:r w:rsidRPr="00A9252B">
              <w:rPr>
                <w:rFonts w:cs="Times New Roman"/>
              </w:rPr>
              <w:t xml:space="preserve">I, Aspartate carbamoyltransferase regulatory subunit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6C5BB2" w:rsidRPr="00A9252B">
              <w:rPr>
                <w:rFonts w:cs="Times New Roman"/>
                <w:i/>
                <w:iCs/>
              </w:rPr>
              <w:t>c</w:t>
            </w:r>
            <w:r w:rsidRPr="00A9252B">
              <w:rPr>
                <w:rFonts w:cs="Times New Roman"/>
                <w:i/>
                <w:iCs/>
              </w:rPr>
              <w:t>ar</w:t>
            </w:r>
            <w:r w:rsidRPr="00A9252B">
              <w:rPr>
                <w:rFonts w:cs="Times New Roman"/>
              </w:rPr>
              <w:t xml:space="preserve">B, Carbamoyl-phosphate synthase large chain; </w:t>
            </w:r>
            <w:r w:rsidR="006C5BB2" w:rsidRPr="00A9252B">
              <w:rPr>
                <w:rFonts w:cs="Times New Roman"/>
                <w:i/>
                <w:iCs/>
              </w:rPr>
              <w:t>c</w:t>
            </w:r>
            <w:r w:rsidRPr="00A9252B">
              <w:rPr>
                <w:rFonts w:cs="Times New Roman"/>
                <w:i/>
                <w:iCs/>
              </w:rPr>
              <w:t>ar</w:t>
            </w:r>
            <w:r w:rsidRPr="00A9252B">
              <w:rPr>
                <w:rFonts w:cs="Times New Roman"/>
              </w:rPr>
              <w:t xml:space="preserve">A, Carbamoyl-phosphate synthase small subunit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lm</w:t>
            </w:r>
            <w:r w:rsidRPr="00A9252B">
              <w:rPr>
                <w:rFonts w:cs="Times New Roman"/>
              </w:rPr>
              <w:t xml:space="preserve">S, Glucosamine—fructose-6-phosphate aminotransfer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ad</w:t>
            </w:r>
            <w:r w:rsidRPr="00A9252B">
              <w:rPr>
                <w:rFonts w:cs="Times New Roman"/>
              </w:rPr>
              <w:t xml:space="preserve">AB, Glutamate decarboxyl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dh</w:t>
            </w:r>
            <w:r w:rsidRPr="00A9252B">
              <w:rPr>
                <w:rFonts w:cs="Times New Roman"/>
              </w:rPr>
              <w:t xml:space="preserve">A, Glutamate dehydrogen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lt</w:t>
            </w:r>
            <w:r w:rsidRPr="00A9252B">
              <w:rPr>
                <w:rFonts w:cs="Times New Roman"/>
              </w:rPr>
              <w:t xml:space="preserve">D, Glutamate synthase [NADPH] large chain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ln</w:t>
            </w:r>
            <w:r w:rsidRPr="00A9252B">
              <w:rPr>
                <w:rFonts w:cs="Times New Roman"/>
              </w:rPr>
              <w:t xml:space="preserve">A, Glutamine synthetase type I,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la</w:t>
            </w:r>
            <w:r w:rsidRPr="00A9252B">
              <w:rPr>
                <w:rFonts w:cs="Times New Roman"/>
              </w:rPr>
              <w:t xml:space="preserve">, Ornithine cyclodeamin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r</w:t>
            </w:r>
            <w:r w:rsidRPr="00A9252B">
              <w:rPr>
                <w:rFonts w:cs="Times New Roman"/>
              </w:rPr>
              <w:t xml:space="preserve">M, Phosphoribosylformylglycinamidine cyclo-lig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ab</w:t>
            </w:r>
            <w:r w:rsidRPr="00A9252B">
              <w:rPr>
                <w:rFonts w:cs="Times New Roman"/>
              </w:rPr>
              <w:t xml:space="preserve">D, Succinate-semialdehyde dehydrogenase. </w:t>
            </w:r>
          </w:p>
        </w:tc>
      </w:tr>
    </w:tbl>
    <w:p w14:paraId="343184C0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29C3F577" w14:textId="77777777" w:rsidTr="00EA2843">
        <w:tc>
          <w:tcPr>
            <w:tcW w:w="9350" w:type="dxa"/>
          </w:tcPr>
          <w:p w14:paraId="6ABE8367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2076DC1A" wp14:editId="0AE697A8">
                  <wp:extent cx="3206946" cy="592946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lot.Arginine_biosynthesis.pdf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0850" cy="59921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404569C1" w14:textId="77777777" w:rsidTr="00EA2843">
        <w:tc>
          <w:tcPr>
            <w:tcW w:w="9350" w:type="dxa"/>
          </w:tcPr>
          <w:p w14:paraId="5DAC910C" w14:textId="0AF49B4C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5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arginine biosynthesi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B, Acetylglutamate kin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D, Acetylornithine amino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c</w:t>
            </w:r>
            <w:r w:rsidRPr="00A9252B">
              <w:rPr>
                <w:rFonts w:cs="Times New Roman"/>
              </w:rPr>
              <w:t xml:space="preserve">A, Arginine deamin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H, Arginosuccinate ly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G, Arginosuccinate synth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A, GCN5-related N-acetyltransfer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dh</w:t>
            </w:r>
            <w:r w:rsidRPr="00A9252B">
              <w:rPr>
                <w:rFonts w:cs="Times New Roman"/>
              </w:rPr>
              <w:t xml:space="preserve">A, Glutamate dehydrogen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ln</w:t>
            </w:r>
            <w:r w:rsidRPr="00A9252B">
              <w:rPr>
                <w:rFonts w:cs="Times New Roman"/>
              </w:rPr>
              <w:t xml:space="preserve">A, Glutamine synthetase type I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J, Glutamate N-acetyl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C, N-acetyl-gamma-glutamyl-phosphate reduct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F, Ornithine carbamoyltransfer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ur</w:t>
            </w:r>
            <w:r w:rsidRPr="00A9252B">
              <w:rPr>
                <w:rFonts w:cs="Times New Roman"/>
              </w:rPr>
              <w:t xml:space="preserve">Q, Phosphoribosylformylglycinamidine synthase, glutamine amidotransferase subunit. </w:t>
            </w:r>
          </w:p>
        </w:tc>
      </w:tr>
    </w:tbl>
    <w:p w14:paraId="41F6D646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184B00A2" w14:textId="77777777" w:rsidTr="00EA2843">
        <w:tc>
          <w:tcPr>
            <w:tcW w:w="9350" w:type="dxa"/>
          </w:tcPr>
          <w:p w14:paraId="35870802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drawing>
                <wp:inline distT="0" distB="0" distL="0" distR="0" wp14:anchorId="4B54C313" wp14:editId="0DCC8ED7">
                  <wp:extent cx="4203467" cy="4737908"/>
                  <wp:effectExtent l="0" t="0" r="635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lot.Arginine.Proline_metabolism.pdf"/>
                          <pic:cNvPicPr/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9386" b="19653"/>
                          <a:stretch/>
                        </pic:blipFill>
                        <pic:spPr bwMode="auto">
                          <a:xfrm>
                            <a:off x="0" y="0"/>
                            <a:ext cx="4203700" cy="47381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668A1A0E" w14:textId="77777777" w:rsidTr="00EA2843">
        <w:tc>
          <w:tcPr>
            <w:tcW w:w="9350" w:type="dxa"/>
          </w:tcPr>
          <w:p w14:paraId="1063FA68" w14:textId="65B73FBF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6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arginine and proline metabolism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6C5BB2" w:rsidRPr="00A9252B">
              <w:rPr>
                <w:rFonts w:cs="Times New Roman"/>
                <w:i/>
                <w:iCs/>
              </w:rPr>
              <w:t>s</w:t>
            </w:r>
            <w:r w:rsidRPr="00A9252B">
              <w:rPr>
                <w:rFonts w:cs="Times New Roman"/>
                <w:i/>
                <w:iCs/>
              </w:rPr>
              <w:t>pe</w:t>
            </w:r>
            <w:r w:rsidRPr="00A9252B">
              <w:rPr>
                <w:rFonts w:cs="Times New Roman"/>
              </w:rPr>
              <w:t xml:space="preserve">B, Agmatin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Pr="00A9252B">
              <w:rPr>
                <w:rFonts w:cs="Times New Roman"/>
                <w:i/>
                <w:iCs/>
              </w:rPr>
              <w:t>FCY</w:t>
            </w:r>
            <w:r w:rsidRPr="00A9252B">
              <w:rPr>
                <w:rFonts w:cs="Times New Roman"/>
              </w:rPr>
              <w:t xml:space="preserve">1, Cytosine deamin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A, Gamma-glutamyl phosphate reduct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B, Glutamate 5-kin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C, Pyrroline 5-carboxylate reduct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da</w:t>
            </w:r>
            <w:r w:rsidRPr="00A9252B">
              <w:rPr>
                <w:rFonts w:cs="Times New Roman"/>
              </w:rPr>
              <w:t xml:space="preserve">D, Pyruvoyl-dependent arginine decarboxylase. </w:t>
            </w:r>
          </w:p>
        </w:tc>
      </w:tr>
    </w:tbl>
    <w:p w14:paraId="5B1686B7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16CC50A6" w14:textId="77777777" w:rsidTr="00EA2843">
        <w:tc>
          <w:tcPr>
            <w:tcW w:w="9350" w:type="dxa"/>
          </w:tcPr>
          <w:p w14:paraId="0A3B0F72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7B9086E6" wp14:editId="264CE798">
                  <wp:extent cx="4108688" cy="6002215"/>
                  <wp:effectExtent l="0" t="0" r="6350" b="508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lot.Glycine.Serine.Threonine_metabolism.pdf"/>
                          <pic:cNvPicPr/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027" b="10962"/>
                          <a:stretch/>
                        </pic:blipFill>
                        <pic:spPr bwMode="auto">
                          <a:xfrm>
                            <a:off x="0" y="0"/>
                            <a:ext cx="4111095" cy="600573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79B37A9A" w14:textId="77777777" w:rsidTr="00EA2843">
        <w:tc>
          <w:tcPr>
            <w:tcW w:w="9350" w:type="dxa"/>
          </w:tcPr>
          <w:p w14:paraId="373EA7AD" w14:textId="27E80F74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7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glycine, serine, and threonine metabolism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d</w:t>
            </w:r>
            <w:r w:rsidRPr="00A9252B">
              <w:rPr>
                <w:rFonts w:cs="Times New Roman"/>
              </w:rPr>
              <w:t xml:space="preserve">, Aspartate-semialdehyde dehydrogenase; </w:t>
            </w:r>
            <w:r w:rsidR="006C5BB2" w:rsidRPr="00A9252B">
              <w:rPr>
                <w:rFonts w:cs="Times New Roman"/>
                <w:i/>
                <w:iCs/>
              </w:rPr>
              <w:t>l</w:t>
            </w:r>
            <w:r w:rsidRPr="00A9252B">
              <w:rPr>
                <w:rFonts w:cs="Times New Roman"/>
                <w:i/>
                <w:iCs/>
              </w:rPr>
              <w:t>ys</w:t>
            </w:r>
            <w:r w:rsidRPr="00A9252B">
              <w:rPr>
                <w:rFonts w:cs="Times New Roman"/>
              </w:rPr>
              <w:t xml:space="preserve">C, Aspartokinase; </w:t>
            </w:r>
            <w:r w:rsidR="006C5BB2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ss</w:t>
            </w:r>
            <w:r w:rsidRPr="00A9252B">
              <w:rPr>
                <w:rFonts w:cs="Times New Roman"/>
              </w:rPr>
              <w:t xml:space="preserve">, CDP-diaglycerol-serine O-phosphatidyltransferase; </w:t>
            </w:r>
            <w:r w:rsidR="006C5BB2" w:rsidRPr="00A9252B">
              <w:rPr>
                <w:rFonts w:cs="Times New Roman"/>
                <w:i/>
                <w:iCs/>
              </w:rPr>
              <w:t>s</w:t>
            </w:r>
            <w:r w:rsidRPr="00A9252B">
              <w:rPr>
                <w:rFonts w:cs="Times New Roman"/>
                <w:i/>
                <w:iCs/>
              </w:rPr>
              <w:t>er</w:t>
            </w:r>
            <w:r w:rsidRPr="00A9252B">
              <w:rPr>
                <w:rFonts w:cs="Times New Roman"/>
              </w:rPr>
              <w:t xml:space="preserve">A, D-3-phosphoglycerate dehydrogenase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sd</w:t>
            </w:r>
            <w:r w:rsidRPr="00A9252B">
              <w:rPr>
                <w:rFonts w:cs="Times New Roman"/>
              </w:rPr>
              <w:t xml:space="preserve">, Homoserine dehydrogenase;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pm</w:t>
            </w:r>
            <w:r w:rsidRPr="00A9252B">
              <w:rPr>
                <w:rFonts w:cs="Times New Roman"/>
              </w:rPr>
              <w:t xml:space="preserve">A, Phosphoglycerate mutase; </w:t>
            </w:r>
            <w:r w:rsidR="006C5BB2" w:rsidRPr="00A9252B">
              <w:rPr>
                <w:rFonts w:cs="Times New Roman"/>
                <w:i/>
                <w:iCs/>
              </w:rPr>
              <w:t>s</w:t>
            </w:r>
            <w:r w:rsidRPr="00A9252B">
              <w:rPr>
                <w:rFonts w:cs="Times New Roman"/>
                <w:i/>
                <w:iCs/>
              </w:rPr>
              <w:t>er</w:t>
            </w:r>
            <w:r w:rsidRPr="00A9252B">
              <w:rPr>
                <w:rFonts w:cs="Times New Roman"/>
              </w:rPr>
              <w:t xml:space="preserve">C, Phosphoserine aminotransferase; </w:t>
            </w:r>
            <w:r w:rsidR="006C5BB2" w:rsidRPr="00A9252B">
              <w:rPr>
                <w:rFonts w:cs="Times New Roman"/>
                <w:i/>
                <w:iCs/>
              </w:rPr>
              <w:t>s</w:t>
            </w:r>
            <w:r w:rsidRPr="00A9252B">
              <w:rPr>
                <w:rFonts w:cs="Times New Roman"/>
                <w:i/>
                <w:iCs/>
              </w:rPr>
              <w:t>er</w:t>
            </w:r>
            <w:r w:rsidRPr="00A9252B">
              <w:rPr>
                <w:rFonts w:cs="Times New Roman"/>
              </w:rPr>
              <w:t xml:space="preserve">B, Phosphoserine phosphatase, </w:t>
            </w:r>
            <w:r w:rsidR="006C5BB2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ly</w:t>
            </w:r>
            <w:r w:rsidRPr="00A9252B">
              <w:rPr>
                <w:rFonts w:cs="Times New Roman"/>
              </w:rPr>
              <w:t xml:space="preserve">A, Serine hydroxymethyltransferase/L-threonine aldolase; </w:t>
            </w:r>
            <w:r w:rsidRPr="00A9252B">
              <w:rPr>
                <w:rFonts w:cs="Times New Roman"/>
                <w:i/>
                <w:iCs/>
              </w:rPr>
              <w:t>SGAT</w:t>
            </w:r>
            <w:r w:rsidRPr="00A9252B">
              <w:rPr>
                <w:rFonts w:cs="Times New Roman"/>
              </w:rPr>
              <w:t xml:space="preserve">, Serine--glyoxylate aminotransferase; </w:t>
            </w:r>
            <w:r w:rsidR="006C5BB2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hr</w:t>
            </w:r>
            <w:r w:rsidRPr="00A9252B">
              <w:rPr>
                <w:rFonts w:cs="Times New Roman"/>
              </w:rPr>
              <w:t xml:space="preserve">C, Threonine synthase; </w:t>
            </w:r>
            <w:r w:rsidR="006C5BB2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>B, Tryptophan synthase beta chain.</w:t>
            </w:r>
          </w:p>
        </w:tc>
      </w:tr>
    </w:tbl>
    <w:p w14:paraId="75734F37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640C1C1C" w14:textId="77777777" w:rsidTr="00EA2843">
        <w:tc>
          <w:tcPr>
            <w:tcW w:w="9350" w:type="dxa"/>
          </w:tcPr>
          <w:p w14:paraId="63B2F920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drawing>
                <wp:inline distT="0" distB="0" distL="0" distR="0" wp14:anchorId="36A7AA2D" wp14:editId="593849DA">
                  <wp:extent cx="4203660" cy="4478424"/>
                  <wp:effectExtent l="0" t="0" r="635" b="508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lot.Histidine_metabolism.pdf"/>
                          <pic:cNvPicPr/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0721" b="21658"/>
                          <a:stretch/>
                        </pic:blipFill>
                        <pic:spPr bwMode="auto">
                          <a:xfrm>
                            <a:off x="0" y="0"/>
                            <a:ext cx="4203700" cy="44784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5EB548E7" w14:textId="77777777" w:rsidTr="00EA2843">
        <w:tc>
          <w:tcPr>
            <w:tcW w:w="9350" w:type="dxa"/>
          </w:tcPr>
          <w:p w14:paraId="3F9F560F" w14:textId="02F6AB86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8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histidine metabolism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is</w:t>
            </w:r>
            <w:r w:rsidRPr="00A9252B">
              <w:rPr>
                <w:rFonts w:cs="Times New Roman"/>
              </w:rPr>
              <w:t xml:space="preserve">G, ATP phosphoribosyltransferase; </w:t>
            </w:r>
            <w:r w:rsidR="006C5BB2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is</w:t>
            </w:r>
            <w:r w:rsidRPr="00A9252B">
              <w:rPr>
                <w:rFonts w:cs="Times New Roman"/>
              </w:rPr>
              <w:t xml:space="preserve">D, Histidinol dehydrogenase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is</w:t>
            </w:r>
            <w:r w:rsidRPr="00A9252B">
              <w:rPr>
                <w:rFonts w:cs="Times New Roman"/>
              </w:rPr>
              <w:t xml:space="preserve">B, Imidazoleglycerol-phosphate dehydratase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is</w:t>
            </w:r>
            <w:r w:rsidRPr="00A9252B">
              <w:rPr>
                <w:rFonts w:cs="Times New Roman"/>
              </w:rPr>
              <w:t xml:space="preserve">E, Phosphoribosyl-ATP pyrophosphatase; </w:t>
            </w:r>
            <w:r w:rsidR="006C5BB2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is</w:t>
            </w:r>
            <w:r w:rsidRPr="00A9252B">
              <w:rPr>
                <w:rFonts w:cs="Times New Roman"/>
              </w:rPr>
              <w:t xml:space="preserve">A, Phosphoribosylformimino-5-aminoimidazole carboxamide ribotide isomerase. </w:t>
            </w:r>
          </w:p>
        </w:tc>
      </w:tr>
    </w:tbl>
    <w:p w14:paraId="6BBA9C62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4CAB9930" w14:textId="77777777" w:rsidTr="00EA2843">
        <w:tc>
          <w:tcPr>
            <w:tcW w:w="9350" w:type="dxa"/>
          </w:tcPr>
          <w:p w14:paraId="710E4CF7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5F76114D" wp14:editId="061A9716">
                  <wp:extent cx="3425652" cy="5580185"/>
                  <wp:effectExtent l="0" t="0" r="381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lot.Lysine_biosynthesis.pdf"/>
                          <pic:cNvPicPr/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214" b="6685"/>
                          <a:stretch/>
                        </pic:blipFill>
                        <pic:spPr bwMode="auto">
                          <a:xfrm>
                            <a:off x="0" y="0"/>
                            <a:ext cx="3458458" cy="56336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773B383C" w14:textId="77777777" w:rsidTr="00EA2843">
        <w:tc>
          <w:tcPr>
            <w:tcW w:w="9350" w:type="dxa"/>
          </w:tcPr>
          <w:p w14:paraId="6E20B135" w14:textId="39A20ED5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9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lysine and pyrrolysine biosynthesi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g</w:t>
            </w:r>
            <w:r w:rsidRPr="00A9252B">
              <w:rPr>
                <w:rFonts w:cs="Times New Roman"/>
              </w:rPr>
              <w:t xml:space="preserve">D, Acetylornithine aminotransferase;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d</w:t>
            </w:r>
            <w:r w:rsidRPr="00A9252B">
              <w:rPr>
                <w:rFonts w:cs="Times New Roman"/>
              </w:rPr>
              <w:t xml:space="preserve">, Aspartate-semialdehyde dehydrogenase; </w:t>
            </w:r>
            <w:r w:rsidR="008F3366" w:rsidRPr="00A9252B">
              <w:rPr>
                <w:rFonts w:cs="Times New Roman"/>
                <w:i/>
                <w:iCs/>
              </w:rPr>
              <w:t>l</w:t>
            </w:r>
            <w:r w:rsidRPr="00A9252B">
              <w:rPr>
                <w:rFonts w:cs="Times New Roman"/>
                <w:i/>
                <w:iCs/>
              </w:rPr>
              <w:t>ys</w:t>
            </w:r>
            <w:r w:rsidRPr="00A9252B">
              <w:rPr>
                <w:rFonts w:cs="Times New Roman"/>
              </w:rPr>
              <w:t xml:space="preserve">C, Aspartokinase;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ks</w:t>
            </w:r>
            <w:r w:rsidRPr="00A9252B">
              <w:rPr>
                <w:rFonts w:cs="Times New Roman"/>
              </w:rPr>
              <w:t xml:space="preserve">A, Coenzyme B synthesis from 2-oxoglutarate: steps 1, 6, and 10;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ks</w:t>
            </w:r>
            <w:r w:rsidRPr="00A9252B">
              <w:rPr>
                <w:rFonts w:cs="Times New Roman"/>
              </w:rPr>
              <w:t xml:space="preserve">D, Coenzyme B synthesis from 2-oxoglutarate: steps 4, 7, 8, 11, and 12 (large subunit);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ks</w:t>
            </w:r>
            <w:r w:rsidRPr="00A9252B">
              <w:rPr>
                <w:rFonts w:cs="Times New Roman"/>
              </w:rPr>
              <w:t xml:space="preserve">E, Coeznyme B synthesis from 2-oxoglutarate: steps 4, 7, 8, 11, and 12 (small subunit); </w:t>
            </w:r>
            <w:r w:rsidR="008F3366" w:rsidRPr="00A9252B">
              <w:rPr>
                <w:rFonts w:cs="Times New Roman"/>
                <w:i/>
                <w:iCs/>
              </w:rPr>
              <w:t>l</w:t>
            </w:r>
            <w:r w:rsidRPr="00A9252B">
              <w:rPr>
                <w:rFonts w:cs="Times New Roman"/>
                <w:i/>
                <w:iCs/>
              </w:rPr>
              <w:t>ys</w:t>
            </w:r>
            <w:r w:rsidRPr="00A9252B">
              <w:rPr>
                <w:rFonts w:cs="Times New Roman"/>
              </w:rPr>
              <w:t xml:space="preserve">A, Diaminopimelate decarboxylase; </w:t>
            </w:r>
            <w:r w:rsidR="008F3366" w:rsidRPr="00A9252B">
              <w:rPr>
                <w:rFonts w:cs="Times New Roman"/>
                <w:i/>
                <w:iCs/>
              </w:rPr>
              <w:t>d</w:t>
            </w:r>
            <w:r w:rsidRPr="00A9252B">
              <w:rPr>
                <w:rFonts w:cs="Times New Roman"/>
                <w:i/>
                <w:iCs/>
              </w:rPr>
              <w:t>ap</w:t>
            </w:r>
            <w:r w:rsidRPr="00A9252B">
              <w:rPr>
                <w:rFonts w:cs="Times New Roman"/>
              </w:rPr>
              <w:t xml:space="preserve">B, Dihydrodipicolinate reductase; </w:t>
            </w:r>
            <w:r w:rsidR="008F3366" w:rsidRPr="00A9252B">
              <w:rPr>
                <w:rFonts w:cs="Times New Roman"/>
                <w:i/>
                <w:iCs/>
              </w:rPr>
              <w:t>d</w:t>
            </w:r>
            <w:r w:rsidRPr="00A9252B">
              <w:rPr>
                <w:rFonts w:cs="Times New Roman"/>
                <w:i/>
                <w:iCs/>
              </w:rPr>
              <w:t>ap</w:t>
            </w:r>
            <w:r w:rsidRPr="00A9252B">
              <w:rPr>
                <w:rFonts w:cs="Times New Roman"/>
              </w:rPr>
              <w:t xml:space="preserve">A, Dihydrodipicolinate synthase; </w:t>
            </w:r>
            <w:r w:rsidR="008F3366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om</w:t>
            </w:r>
            <w:r w:rsidRPr="00A9252B">
              <w:rPr>
                <w:rFonts w:cs="Times New Roman"/>
              </w:rPr>
              <w:t xml:space="preserve">; Homoserine dehydrogenase; </w:t>
            </w:r>
            <w:r w:rsidR="008F3366" w:rsidRPr="00A9252B">
              <w:rPr>
                <w:rFonts w:cs="Times New Roman"/>
                <w:i/>
                <w:iCs/>
              </w:rPr>
              <w:t>d</w:t>
            </w:r>
            <w:r w:rsidRPr="00A9252B">
              <w:rPr>
                <w:rFonts w:cs="Times New Roman"/>
                <w:i/>
                <w:iCs/>
              </w:rPr>
              <w:t>ap</w:t>
            </w:r>
            <w:r w:rsidRPr="00A9252B">
              <w:rPr>
                <w:rFonts w:cs="Times New Roman"/>
              </w:rPr>
              <w:t xml:space="preserve">L, LL-diaminopimelate aminotransferase; </w:t>
            </w:r>
            <w:r w:rsidR="008F3366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yl</w:t>
            </w:r>
            <w:r w:rsidRPr="00A9252B">
              <w:rPr>
                <w:rFonts w:cs="Times New Roman"/>
              </w:rPr>
              <w:t xml:space="preserve">B, Proline 2-methylase for pyrrolysine biosynthesis; </w:t>
            </w:r>
            <w:r w:rsidR="008F3366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yl</w:t>
            </w:r>
            <w:r w:rsidRPr="00A9252B">
              <w:rPr>
                <w:rFonts w:cs="Times New Roman"/>
              </w:rPr>
              <w:t xml:space="preserve">D, Proline reductase for pyrrolysine biosynthesis; </w:t>
            </w:r>
            <w:r w:rsidR="008F3366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yl</w:t>
            </w:r>
            <w:r w:rsidRPr="00A9252B">
              <w:rPr>
                <w:rFonts w:cs="Times New Roman"/>
              </w:rPr>
              <w:t xml:space="preserve">C, Pyrrolysine synthetase. </w:t>
            </w:r>
          </w:p>
        </w:tc>
      </w:tr>
    </w:tbl>
    <w:p w14:paraId="35E94AE9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57D4BAED" w14:textId="77777777" w:rsidTr="00EA2843">
        <w:tc>
          <w:tcPr>
            <w:tcW w:w="9350" w:type="dxa"/>
          </w:tcPr>
          <w:p w14:paraId="51EBA2E3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61503255" wp14:editId="5CA7D971">
                  <wp:extent cx="4203466" cy="2950730"/>
                  <wp:effectExtent l="0" t="0" r="635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lot.Lysine_degradation.pdf"/>
                          <pic:cNvPicPr/>
                        </pic:nvPicPr>
                        <pic:blipFill rotWithShape="1"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745" b="33289"/>
                          <a:stretch/>
                        </pic:blipFill>
                        <pic:spPr bwMode="auto">
                          <a:xfrm>
                            <a:off x="0" y="0"/>
                            <a:ext cx="4203700" cy="29508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73BD5249" w14:textId="77777777" w:rsidTr="00EA2843">
        <w:tc>
          <w:tcPr>
            <w:tcW w:w="9350" w:type="dxa"/>
          </w:tcPr>
          <w:p w14:paraId="1713F57C" w14:textId="791A222C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0</w:t>
            </w:r>
            <w:r w:rsidRPr="00A9252B">
              <w:rPr>
                <w:rFonts w:cs="Times New Roman"/>
              </w:rPr>
              <w:t>.</w:t>
            </w:r>
            <w:r w:rsidRPr="00A9252B">
              <w:rPr>
                <w:rFonts w:cs="Times New Roman"/>
                <w:b/>
              </w:rPr>
              <w:t xml:space="preserve"> </w:t>
            </w:r>
            <w:r w:rsidRPr="00A9252B">
              <w:rPr>
                <w:rFonts w:cs="Times New Roman"/>
              </w:rPr>
              <w:t>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</w:t>
            </w:r>
            <w:r w:rsidR="008F3366" w:rsidRPr="00A9252B">
              <w:rPr>
                <w:rFonts w:cs="Times New Roman"/>
                <w:bCs/>
              </w:rPr>
              <w:t>l</w:t>
            </w:r>
            <w:r w:rsidRPr="00A9252B">
              <w:rPr>
                <w:rFonts w:cs="Times New Roman"/>
              </w:rPr>
              <w:t xml:space="preserve">ysine degradation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8F3366" w:rsidRPr="00A9252B">
              <w:rPr>
                <w:rFonts w:cs="Times New Roman"/>
                <w:i/>
                <w:iCs/>
              </w:rPr>
              <w:t>k</w:t>
            </w:r>
            <w:r w:rsidRPr="00A9252B">
              <w:rPr>
                <w:rFonts w:cs="Times New Roman"/>
                <w:i/>
                <w:iCs/>
              </w:rPr>
              <w:t>am</w:t>
            </w:r>
            <w:r w:rsidRPr="00A9252B">
              <w:rPr>
                <w:rFonts w:cs="Times New Roman"/>
              </w:rPr>
              <w:t xml:space="preserve">A, Lysine 2,3-aminomutase; </w:t>
            </w:r>
            <w:r w:rsidR="008F3366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ab</w:t>
            </w:r>
            <w:r w:rsidRPr="00A9252B">
              <w:rPr>
                <w:rFonts w:cs="Times New Roman"/>
              </w:rPr>
              <w:t>D, Succinate-semialdehyde dehydrogenase [NAD].</w:t>
            </w:r>
          </w:p>
        </w:tc>
      </w:tr>
    </w:tbl>
    <w:p w14:paraId="410ABC38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p w14:paraId="53E39A5E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p w14:paraId="5DA5E2CF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p w14:paraId="3FFB1729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06C6BFC7" w14:textId="77777777" w:rsidTr="00EA2843">
        <w:tc>
          <w:tcPr>
            <w:tcW w:w="9350" w:type="dxa"/>
          </w:tcPr>
          <w:p w14:paraId="1EB45251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2E4DB9D7" wp14:editId="76DF3542">
                  <wp:extent cx="4203273" cy="3688196"/>
                  <wp:effectExtent l="0" t="0" r="635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lot.Phenylalanine_metabolism.pdf"/>
                          <pic:cNvPicPr/>
                        </pic:nvPicPr>
                        <pic:blipFill rotWithShape="1"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5671" b="26872"/>
                          <a:stretch/>
                        </pic:blipFill>
                        <pic:spPr bwMode="auto">
                          <a:xfrm>
                            <a:off x="0" y="0"/>
                            <a:ext cx="4203700" cy="36885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553ED832" w14:textId="77777777" w:rsidTr="00EA2843">
        <w:tc>
          <w:tcPr>
            <w:tcW w:w="9350" w:type="dxa"/>
          </w:tcPr>
          <w:p w14:paraId="11B7DA50" w14:textId="392CE89C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1</w:t>
            </w:r>
            <w:r w:rsidRPr="00A9252B">
              <w:rPr>
                <w:rFonts w:cs="Times New Roman"/>
              </w:rPr>
              <w:t>.</w:t>
            </w:r>
            <w:r w:rsidRPr="00A9252B">
              <w:rPr>
                <w:rFonts w:cs="Times New Roman"/>
                <w:b/>
              </w:rPr>
              <w:t xml:space="preserve"> </w:t>
            </w:r>
            <w:r w:rsidRPr="00A9252B">
              <w:rPr>
                <w:rFonts w:cs="Times New Roman"/>
              </w:rPr>
              <w:t>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phenylalanine metabolism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8F3366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8F3366" w:rsidRPr="00A9252B">
              <w:rPr>
                <w:rFonts w:cs="Times New Roman"/>
                <w:i/>
                <w:iCs/>
              </w:rPr>
              <w:t>k</w:t>
            </w:r>
            <w:r w:rsidRPr="00A9252B">
              <w:rPr>
                <w:rFonts w:cs="Times New Roman"/>
                <w:i/>
                <w:iCs/>
              </w:rPr>
              <w:t>at</w:t>
            </w:r>
            <w:r w:rsidRPr="00A9252B">
              <w:rPr>
                <w:rFonts w:cs="Times New Roman"/>
              </w:rPr>
              <w:t xml:space="preserve">G, Catalase; </w:t>
            </w:r>
            <w:r w:rsidR="008F3366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aa</w:t>
            </w:r>
            <w:r w:rsidRPr="00A9252B">
              <w:rPr>
                <w:rFonts w:cs="Times New Roman"/>
              </w:rPr>
              <w:t xml:space="preserve">I, Phenylacetic acid degradation protein; </w:t>
            </w:r>
            <w:r w:rsidR="008F3366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aa</w:t>
            </w:r>
            <w:r w:rsidRPr="00A9252B">
              <w:rPr>
                <w:rFonts w:cs="Times New Roman"/>
              </w:rPr>
              <w:t>K, Phenylacetate-CoA ligase.</w:t>
            </w:r>
          </w:p>
        </w:tc>
      </w:tr>
    </w:tbl>
    <w:p w14:paraId="66F8EBA6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09FE3C51" w14:textId="77777777" w:rsidTr="00EA2843">
        <w:tc>
          <w:tcPr>
            <w:tcW w:w="9350" w:type="dxa"/>
          </w:tcPr>
          <w:p w14:paraId="76753850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6C0B221B" wp14:editId="1B1EC3FE">
                  <wp:extent cx="2930770" cy="5418826"/>
                  <wp:effectExtent l="0" t="0" r="3175" b="444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lot.Phenylalanine.Tyrosine.Tryptophan_biosynthesis.pdf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9971" cy="54728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73A2B56A" w14:textId="77777777" w:rsidTr="00EA2843">
        <w:tc>
          <w:tcPr>
            <w:tcW w:w="9350" w:type="dxa"/>
          </w:tcPr>
          <w:p w14:paraId="795CAE96" w14:textId="1E4853FA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2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phenylalanine, tyrosine, and tryptophan metabolism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dh</w:t>
            </w:r>
            <w:r w:rsidRPr="00A9252B">
              <w:rPr>
                <w:rFonts w:cs="Times New Roman"/>
              </w:rPr>
              <w:t xml:space="preserve">, 2-amino-3,7 dideoxy-D-threo-hept-6-ulosonate synth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D, 3-dehydroquinate dehydratase I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B, 3,7-dideoxy-D-threo-hepto-2,6-diulosonate synth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A, 5-Enolpyruvylshikimate-3-phosphate synthase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D, Anthranilate phosphoribosyltransferase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E, Anthranilate synthase, aminase component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AE3AEC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he</w:t>
            </w:r>
            <w:r w:rsidRPr="00A9252B">
              <w:rPr>
                <w:rFonts w:cs="Times New Roman"/>
              </w:rPr>
              <w:t xml:space="preserve">A1, Chorismate mutase I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C, Chorismate synth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ld</w:t>
            </w:r>
            <w:r w:rsidRPr="00A9252B">
              <w:rPr>
                <w:rFonts w:cs="Times New Roman"/>
              </w:rPr>
              <w:t xml:space="preserve">A, Fructose-bisphosphate aldolase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C, Indole-3-glycerol phosphate synthase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F, Phosphoribosylanthranilate isomerase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y</w:t>
            </w:r>
            <w:r w:rsidRPr="00A9252B">
              <w:rPr>
                <w:rFonts w:cs="Times New Roman"/>
              </w:rPr>
              <w:t xml:space="preserve">A2, Prephenate and/or arogenate dehydrogenase; </w:t>
            </w:r>
            <w:r w:rsidR="00AE3AEC"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  <w:i/>
                <w:iCs/>
              </w:rPr>
              <w:t>he</w:t>
            </w:r>
            <w:r w:rsidRPr="00A9252B">
              <w:rPr>
                <w:rFonts w:cs="Times New Roman"/>
              </w:rPr>
              <w:t xml:space="preserve">A2, Prephenate dehydrat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E, Shikimate 5-dehydrogenase I alpha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ro</w:t>
            </w:r>
            <w:r w:rsidRPr="00A9252B">
              <w:rPr>
                <w:rFonts w:cs="Times New Roman"/>
              </w:rPr>
              <w:t xml:space="preserve">K, Shikimate kinase II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A, Tryptophan synthase alpha chain; </w:t>
            </w:r>
            <w:r w:rsidR="00AE3AEC" w:rsidRPr="00A9252B">
              <w:rPr>
                <w:rFonts w:cs="Times New Roman"/>
                <w:i/>
                <w:iCs/>
              </w:rPr>
              <w:t>t</w:t>
            </w:r>
            <w:r w:rsidRPr="00A9252B">
              <w:rPr>
                <w:rFonts w:cs="Times New Roman"/>
                <w:i/>
                <w:iCs/>
              </w:rPr>
              <w:t>rp</w:t>
            </w:r>
            <w:r w:rsidRPr="00A9252B">
              <w:rPr>
                <w:rFonts w:cs="Times New Roman"/>
              </w:rPr>
              <w:t xml:space="preserve">B, Tryptophan synthase beta chain. </w:t>
            </w:r>
          </w:p>
        </w:tc>
      </w:tr>
    </w:tbl>
    <w:p w14:paraId="44168657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59732F80" w14:textId="77777777" w:rsidTr="00EA2843">
        <w:tc>
          <w:tcPr>
            <w:tcW w:w="9350" w:type="dxa"/>
          </w:tcPr>
          <w:p w14:paraId="2F2C8190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5F187E4A" wp14:editId="49B1C0D7">
                  <wp:extent cx="4203264" cy="3407641"/>
                  <wp:effectExtent l="0" t="0" r="635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lot.Tryptophan_metabolism.pdf"/>
                          <pic:cNvPicPr/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7811" b="28342"/>
                          <a:stretch/>
                        </pic:blipFill>
                        <pic:spPr bwMode="auto">
                          <a:xfrm>
                            <a:off x="0" y="0"/>
                            <a:ext cx="4203700" cy="34079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1170B7D8" w14:textId="77777777" w:rsidTr="00EA2843">
        <w:tc>
          <w:tcPr>
            <w:tcW w:w="9350" w:type="dxa"/>
          </w:tcPr>
          <w:p w14:paraId="32F23890" w14:textId="7596A6BA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3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tryptophan metabolism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to</w:t>
            </w:r>
            <w:r w:rsidRPr="00A9252B">
              <w:rPr>
                <w:rFonts w:cs="Times New Roman"/>
              </w:rPr>
              <w:t xml:space="preserve">B, Beta-ketoacyl synthase/thiolase; </w:t>
            </w:r>
            <w:r w:rsidR="00AE3AEC" w:rsidRPr="00A9252B">
              <w:rPr>
                <w:rFonts w:cs="Times New Roman"/>
                <w:i/>
                <w:iCs/>
              </w:rPr>
              <w:t>k</w:t>
            </w:r>
            <w:r w:rsidRPr="00A9252B">
              <w:rPr>
                <w:rFonts w:cs="Times New Roman"/>
                <w:i/>
                <w:iCs/>
              </w:rPr>
              <w:t>at</w:t>
            </w:r>
            <w:r w:rsidRPr="00A9252B">
              <w:rPr>
                <w:rFonts w:cs="Times New Roman"/>
              </w:rPr>
              <w:t xml:space="preserve">G, Catalase; </w:t>
            </w:r>
            <w:r w:rsidR="00AE3AEC" w:rsidRPr="00A9252B">
              <w:rPr>
                <w:rFonts w:cs="Times New Roman"/>
                <w:i/>
                <w:iCs/>
              </w:rPr>
              <w:t>k</w:t>
            </w:r>
            <w:r w:rsidRPr="00A9252B">
              <w:rPr>
                <w:rFonts w:cs="Times New Roman"/>
                <w:i/>
                <w:iCs/>
              </w:rPr>
              <w:t>yn</w:t>
            </w:r>
            <w:r w:rsidRPr="00A9252B">
              <w:rPr>
                <w:rFonts w:cs="Times New Roman"/>
              </w:rPr>
              <w:t xml:space="preserve">B, Metal-dependent hydrolase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pd</w:t>
            </w:r>
            <w:r w:rsidRPr="00A9252B">
              <w:rPr>
                <w:rFonts w:cs="Times New Roman"/>
              </w:rPr>
              <w:t>C, Pyruvate decarboxylase.</w:t>
            </w:r>
          </w:p>
        </w:tc>
      </w:tr>
    </w:tbl>
    <w:p w14:paraId="2C49908B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7864BBA1" w14:textId="77777777" w:rsidTr="00EA2843">
        <w:tc>
          <w:tcPr>
            <w:tcW w:w="9350" w:type="dxa"/>
          </w:tcPr>
          <w:p w14:paraId="1D3AEB61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433FCE6C" wp14:editId="01DEE8AB">
                  <wp:extent cx="4203449" cy="3875463"/>
                  <wp:effectExtent l="0" t="0" r="635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lot.Tyrosine_metabolism.pdf"/>
                          <pic:cNvPicPr/>
                        </pic:nvPicPr>
                        <pic:blipFill rotWithShape="1"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4600" b="25534"/>
                          <a:stretch/>
                        </pic:blipFill>
                        <pic:spPr bwMode="auto">
                          <a:xfrm>
                            <a:off x="0" y="0"/>
                            <a:ext cx="4203700" cy="38756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657E1FFA" w14:textId="77777777" w:rsidTr="00EA2843">
        <w:tc>
          <w:tcPr>
            <w:tcW w:w="9350" w:type="dxa"/>
          </w:tcPr>
          <w:p w14:paraId="4B7F160F" w14:textId="7F4BD07C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4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tyrosine metabolism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AE3AEC" w:rsidRPr="00A9252B">
              <w:rPr>
                <w:rFonts w:cs="Times New Roman"/>
                <w:i/>
                <w:iCs/>
              </w:rPr>
              <w:t>y</w:t>
            </w:r>
            <w:r w:rsidRPr="00A9252B">
              <w:rPr>
                <w:rFonts w:cs="Times New Roman"/>
                <w:i/>
                <w:iCs/>
              </w:rPr>
              <w:t>ia</w:t>
            </w:r>
            <w:r w:rsidRPr="00A9252B">
              <w:rPr>
                <w:rFonts w:cs="Times New Roman"/>
              </w:rPr>
              <w:t xml:space="preserve">Y, Alcohol dehydrogen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C, Aspartate aminotransferase; </w:t>
            </w:r>
            <w:r w:rsidR="00AE3AEC" w:rsidRPr="00A9252B">
              <w:rPr>
                <w:rFonts w:cs="Times New Roman"/>
                <w:i/>
                <w:iCs/>
              </w:rPr>
              <w:t>a</w:t>
            </w:r>
            <w:r w:rsidRPr="00A9252B">
              <w:rPr>
                <w:rFonts w:cs="Times New Roman"/>
                <w:i/>
                <w:iCs/>
              </w:rPr>
              <w:t>sp</w:t>
            </w:r>
            <w:r w:rsidRPr="00A9252B">
              <w:rPr>
                <w:rFonts w:cs="Times New Roman"/>
              </w:rPr>
              <w:t xml:space="preserve">B, Biosynthetic aromatic amino acid aminotransferase alpha; </w:t>
            </w:r>
            <w:r w:rsidR="00AE3AEC" w:rsidRPr="00A9252B">
              <w:rPr>
                <w:rFonts w:cs="Times New Roman"/>
                <w:i/>
                <w:iCs/>
              </w:rPr>
              <w:t>m</w:t>
            </w:r>
            <w:r w:rsidRPr="00A9252B">
              <w:rPr>
                <w:rFonts w:cs="Times New Roman"/>
                <w:i/>
                <w:iCs/>
              </w:rPr>
              <w:t>fn</w:t>
            </w:r>
            <w:r w:rsidRPr="00A9252B">
              <w:rPr>
                <w:rFonts w:cs="Times New Roman"/>
              </w:rPr>
              <w:t xml:space="preserve">A, L-tyrosine decarboxylase; </w:t>
            </w:r>
            <w:r w:rsidR="00AE3AEC" w:rsidRPr="00A9252B">
              <w:rPr>
                <w:rFonts w:cs="Times New Roman"/>
                <w:i/>
                <w:iCs/>
              </w:rPr>
              <w:t>g</w:t>
            </w:r>
            <w:r w:rsidRPr="00A9252B">
              <w:rPr>
                <w:rFonts w:cs="Times New Roman"/>
                <w:i/>
                <w:iCs/>
              </w:rPr>
              <w:t>ab</w:t>
            </w:r>
            <w:r w:rsidRPr="00A9252B">
              <w:rPr>
                <w:rFonts w:cs="Times New Roman"/>
              </w:rPr>
              <w:t>D, Succinate-semialdehyde dehydrogenase [NAD].</w:t>
            </w:r>
          </w:p>
        </w:tc>
      </w:tr>
    </w:tbl>
    <w:p w14:paraId="329DB48E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7C67D790" w14:textId="77777777" w:rsidTr="00EA2843">
        <w:tc>
          <w:tcPr>
            <w:tcW w:w="9350" w:type="dxa"/>
          </w:tcPr>
          <w:p w14:paraId="6724734A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5F909D05" wp14:editId="49E4ABCC">
                  <wp:extent cx="4203508" cy="4852266"/>
                  <wp:effectExtent l="0" t="0" r="635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plot.Valine.Leucine.Isoleucine_biosynthesis.pdf"/>
                          <pic:cNvPicPr/>
                        </pic:nvPicPr>
                        <pic:blipFill rotWithShape="1"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985" b="18583"/>
                          <a:stretch/>
                        </pic:blipFill>
                        <pic:spPr bwMode="auto">
                          <a:xfrm>
                            <a:off x="0" y="0"/>
                            <a:ext cx="4203700" cy="48524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58D42DBC" w14:textId="77777777" w:rsidTr="00EA2843">
        <w:tc>
          <w:tcPr>
            <w:tcW w:w="9350" w:type="dxa"/>
          </w:tcPr>
          <w:p w14:paraId="36C5AEEB" w14:textId="437AEB99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5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valine, leucine, and isoleucine biosynthesis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AE3AEC" w:rsidRPr="00A9252B">
              <w:rPr>
                <w:rFonts w:cs="Times New Roman"/>
                <w:i/>
                <w:iCs/>
              </w:rPr>
              <w:t>c</w:t>
            </w:r>
            <w:r w:rsidRPr="00A9252B">
              <w:rPr>
                <w:rFonts w:cs="Times New Roman"/>
                <w:i/>
                <w:iCs/>
              </w:rPr>
              <w:t>im</w:t>
            </w:r>
            <w:r w:rsidRPr="00A9252B">
              <w:rPr>
                <w:rFonts w:cs="Times New Roman"/>
              </w:rPr>
              <w:t xml:space="preserve">A, (R)-citramalate synthase; </w:t>
            </w:r>
            <w:r w:rsidR="00AE3AEC" w:rsidRPr="00A9252B">
              <w:rPr>
                <w:rFonts w:cs="Times New Roman"/>
                <w:i/>
                <w:iCs/>
              </w:rPr>
              <w:t>l</w:t>
            </w:r>
            <w:r w:rsidRPr="00A9252B">
              <w:rPr>
                <w:rFonts w:cs="Times New Roman"/>
                <w:i/>
                <w:iCs/>
              </w:rPr>
              <w:t>eu</w:t>
            </w:r>
            <w:r w:rsidRPr="00A9252B">
              <w:rPr>
                <w:rFonts w:cs="Times New Roman"/>
              </w:rPr>
              <w:t xml:space="preserve">A, 2-isopropylmalate synthase; </w:t>
            </w:r>
            <w:r w:rsidR="00AE3AEC" w:rsidRPr="00A9252B">
              <w:rPr>
                <w:rFonts w:cs="Times New Roman"/>
                <w:i/>
                <w:iCs/>
              </w:rPr>
              <w:t>l</w:t>
            </w:r>
            <w:r w:rsidRPr="00A9252B">
              <w:rPr>
                <w:rFonts w:cs="Times New Roman"/>
                <w:i/>
                <w:iCs/>
              </w:rPr>
              <w:t>eu</w:t>
            </w:r>
            <w:r w:rsidRPr="00A9252B">
              <w:rPr>
                <w:rFonts w:cs="Times New Roman"/>
              </w:rPr>
              <w:t xml:space="preserve">C, 3-isopropylmalate dehydratase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 xml:space="preserve">I, Acetolactate synthase large subunit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 xml:space="preserve">G, Acetolactate synthase small subunit; </w:t>
            </w:r>
            <w:r w:rsidR="00AE3AEC" w:rsidRPr="00A9252B">
              <w:rPr>
                <w:rFonts w:cs="Times New Roman"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 xml:space="preserve">E, Branched-chain amino acid aminotransferase alpha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 xml:space="preserve">D, Dihydroxy-acid dehydratase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>C, Ketol-acid reductoisomerase.</w:t>
            </w:r>
          </w:p>
        </w:tc>
      </w:tr>
    </w:tbl>
    <w:p w14:paraId="5EEB6042" w14:textId="77777777" w:rsidR="00EA2843" w:rsidRPr="00A9252B" w:rsidRDefault="00EA2843" w:rsidP="008169AA">
      <w:pPr>
        <w:spacing w:line="480" w:lineRule="auto"/>
        <w:rPr>
          <w:rFonts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A2843" w:rsidRPr="00A9252B" w14:paraId="421C4AB7" w14:textId="77777777" w:rsidTr="00EA2843">
        <w:tc>
          <w:tcPr>
            <w:tcW w:w="9350" w:type="dxa"/>
          </w:tcPr>
          <w:p w14:paraId="06D8B173" w14:textId="77777777" w:rsidR="00EA2843" w:rsidRPr="00A9252B" w:rsidRDefault="00EA2843" w:rsidP="008169AA">
            <w:pPr>
              <w:spacing w:line="480" w:lineRule="auto"/>
              <w:jc w:val="center"/>
              <w:rPr>
                <w:rFonts w:cs="Times New Roman"/>
                <w:b/>
              </w:rPr>
            </w:pPr>
            <w:r w:rsidRPr="00A9252B">
              <w:rPr>
                <w:rFonts w:cs="Times New Roman"/>
                <w:b/>
                <w:noProof/>
              </w:rPr>
              <w:lastRenderedPageBreak/>
              <w:drawing>
                <wp:inline distT="0" distB="0" distL="0" distR="0" wp14:anchorId="649F9FED" wp14:editId="5AC739BD">
                  <wp:extent cx="4203264" cy="3480377"/>
                  <wp:effectExtent l="0" t="0" r="635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lot.Valine.Leucine.Isoleucine_degradation.pdf"/>
                          <pic:cNvPicPr/>
                        </pic:nvPicPr>
                        <pic:blipFill rotWithShape="1"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6874" b="28342"/>
                          <a:stretch/>
                        </pic:blipFill>
                        <pic:spPr bwMode="auto">
                          <a:xfrm>
                            <a:off x="0" y="0"/>
                            <a:ext cx="4203700" cy="348073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2843" w:rsidRPr="00A9252B" w14:paraId="7310ADCE" w14:textId="77777777" w:rsidTr="00EA2843">
        <w:tc>
          <w:tcPr>
            <w:tcW w:w="9350" w:type="dxa"/>
          </w:tcPr>
          <w:p w14:paraId="526B2253" w14:textId="79A9A96C" w:rsidR="00EA2843" w:rsidRPr="00A9252B" w:rsidRDefault="00EA2843" w:rsidP="008169AA">
            <w:pPr>
              <w:rPr>
                <w:rFonts w:cs="Times New Roman"/>
                <w:bCs/>
              </w:rPr>
            </w:pPr>
            <w:r w:rsidRPr="00A9252B">
              <w:rPr>
                <w:rFonts w:cs="Times New Roman"/>
                <w:b/>
              </w:rPr>
              <w:t>Figure S16</w:t>
            </w:r>
            <w:r w:rsidRPr="00A9252B">
              <w:rPr>
                <w:rFonts w:cs="Times New Roman"/>
              </w:rPr>
              <w:t>. Differential expression (Log</w:t>
            </w:r>
            <w:r w:rsidRPr="00A9252B">
              <w:rPr>
                <w:rFonts w:cs="Times New Roman"/>
                <w:vertAlign w:val="subscript"/>
              </w:rPr>
              <w:t>2</w:t>
            </w:r>
            <w:r w:rsidRPr="00A9252B">
              <w:rPr>
                <w:rFonts w:cs="Times New Roman"/>
              </w:rPr>
              <w:t xml:space="preserve">-fold change, LFC) of genes involved in valine, leucine, and isoleucine degradation in </w:t>
            </w:r>
            <w:r w:rsidRPr="00A9252B">
              <w:rPr>
                <w:rFonts w:cs="Times New Roman"/>
                <w:i/>
                <w:iCs/>
              </w:rPr>
              <w:t>M. barkeri</w:t>
            </w:r>
            <w:r w:rsidRPr="00A9252B">
              <w:rPr>
                <w:rFonts w:cs="Times New Roman"/>
              </w:rPr>
              <w:t>. Perchlorate-amended 30˚C and 0˚C perchlorate-free control cultures are relative to 30˚C perchlorate-free control. 0˚C perchlorate-amended cultures are relative to 0˚C perchlorate-free control. Significant differential expression was identified via Wald test (</w:t>
            </w:r>
            <w:r w:rsidRPr="00A9252B">
              <w:rPr>
                <w:rFonts w:cs="Times New Roman"/>
                <w:i/>
                <w:iCs/>
              </w:rPr>
              <w:t>P</w:t>
            </w:r>
            <w:r w:rsidRPr="00A9252B">
              <w:rPr>
                <w:rFonts w:cs="Times New Roman"/>
              </w:rPr>
              <w:t xml:space="preserve"> &lt; 0.05). Gene abbreviations: </w:t>
            </w:r>
            <w:r w:rsidR="00AE3AEC" w:rsidRPr="00A9252B">
              <w:rPr>
                <w:rFonts w:cs="Times New Roman"/>
                <w:i/>
                <w:iCs/>
              </w:rPr>
              <w:t>f</w:t>
            </w:r>
            <w:r w:rsidRPr="00A9252B">
              <w:rPr>
                <w:rFonts w:cs="Times New Roman"/>
                <w:i/>
                <w:iCs/>
              </w:rPr>
              <w:t>rn</w:t>
            </w:r>
            <w:r w:rsidRPr="00A9252B">
              <w:rPr>
                <w:rFonts w:cs="Times New Roman"/>
              </w:rPr>
              <w:t xml:space="preserve">L, Beta-ketoacyl synthase/thiolase; </w:t>
            </w:r>
            <w:r w:rsidR="00AE3AEC" w:rsidRPr="00A9252B">
              <w:rPr>
                <w:rFonts w:cs="Times New Roman"/>
                <w:i/>
                <w:iCs/>
              </w:rPr>
              <w:t>i</w:t>
            </w:r>
            <w:r w:rsidRPr="00A9252B">
              <w:rPr>
                <w:rFonts w:cs="Times New Roman"/>
                <w:i/>
                <w:iCs/>
              </w:rPr>
              <w:t>lv</w:t>
            </w:r>
            <w:r w:rsidRPr="00A9252B">
              <w:rPr>
                <w:rFonts w:cs="Times New Roman"/>
              </w:rPr>
              <w:t xml:space="preserve">E, Branched-chain amino acid aminotransferase; </w:t>
            </w:r>
            <w:r w:rsidR="00AE3AEC" w:rsidRPr="00A9252B">
              <w:rPr>
                <w:rFonts w:cs="Times New Roman"/>
                <w:i/>
                <w:iCs/>
              </w:rPr>
              <w:t>h</w:t>
            </w:r>
            <w:r w:rsidRPr="00A9252B">
              <w:rPr>
                <w:rFonts w:cs="Times New Roman"/>
                <w:i/>
                <w:iCs/>
              </w:rPr>
              <w:t>mg</w:t>
            </w:r>
            <w:r w:rsidRPr="00A9252B">
              <w:rPr>
                <w:rFonts w:cs="Times New Roman"/>
              </w:rPr>
              <w:t xml:space="preserve">S, Hydroxymethylglutaryl-CoA synthase; </w:t>
            </w:r>
            <w:r w:rsidR="00AE3AEC" w:rsidRPr="00A9252B">
              <w:rPr>
                <w:rFonts w:cs="Times New Roman"/>
                <w:i/>
                <w:iCs/>
              </w:rPr>
              <w:t>v</w:t>
            </w:r>
            <w:r w:rsidRPr="00A9252B">
              <w:rPr>
                <w:rFonts w:cs="Times New Roman"/>
                <w:i/>
                <w:iCs/>
              </w:rPr>
              <w:t>or</w:t>
            </w:r>
            <w:r w:rsidRPr="00A9252B">
              <w:rPr>
                <w:rFonts w:cs="Times New Roman"/>
              </w:rPr>
              <w:t>A, Ketoisovalerate oxidoreductase.</w:t>
            </w:r>
          </w:p>
        </w:tc>
      </w:tr>
    </w:tbl>
    <w:p w14:paraId="3582050E" w14:textId="7E9EB761" w:rsidR="00EA2843" w:rsidRDefault="00EA2843" w:rsidP="008169AA">
      <w:pPr>
        <w:spacing w:line="480" w:lineRule="auto"/>
        <w:rPr>
          <w:rFonts w:cs="Times New Roman"/>
        </w:rPr>
      </w:pPr>
    </w:p>
    <w:p w14:paraId="29EE06B1" w14:textId="77777777" w:rsidR="003067D3" w:rsidRPr="00A9252B" w:rsidRDefault="003067D3" w:rsidP="008169AA">
      <w:pPr>
        <w:spacing w:line="480" w:lineRule="auto"/>
        <w:rPr>
          <w:rFonts w:cs="Times New Roman"/>
        </w:rPr>
      </w:pPr>
    </w:p>
    <w:tbl>
      <w:tblPr>
        <w:tblStyle w:val="TableGrid"/>
        <w:tblW w:w="8516" w:type="dxa"/>
        <w:tblInd w:w="4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6"/>
      </w:tblGrid>
      <w:tr w:rsidR="003067D3" w14:paraId="1C0D8153" w14:textId="77777777" w:rsidTr="009268BD">
        <w:trPr>
          <w:trHeight w:val="4589"/>
        </w:trPr>
        <w:tc>
          <w:tcPr>
            <w:tcW w:w="7756" w:type="dxa"/>
          </w:tcPr>
          <w:p w14:paraId="3046829D" w14:textId="77777777" w:rsidR="003067D3" w:rsidRDefault="003067D3" w:rsidP="009268BD">
            <w:pPr>
              <w:spacing w:line="480" w:lineRule="auto"/>
              <w:rPr>
                <w:color w:val="000000"/>
              </w:rPr>
            </w:pPr>
            <w:r>
              <w:rPr>
                <w:noProof/>
                <w:color w:val="000000"/>
              </w:rPr>
              <w:lastRenderedPageBreak/>
              <w:drawing>
                <wp:inline distT="0" distB="0" distL="0" distR="0" wp14:anchorId="45696CD5" wp14:editId="7880FED1">
                  <wp:extent cx="4784141" cy="2733967"/>
                  <wp:effectExtent l="0" t="0" r="381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. barkeri perchlorate experiment scheme (1).pdf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92746" cy="27388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067D3" w:rsidRPr="00B3472D" w14:paraId="712F7A08" w14:textId="77777777" w:rsidTr="009268BD">
        <w:tc>
          <w:tcPr>
            <w:tcW w:w="7756" w:type="dxa"/>
          </w:tcPr>
          <w:p w14:paraId="4D272125" w14:textId="77777777" w:rsidR="003067D3" w:rsidRPr="00B3472D" w:rsidRDefault="003067D3" w:rsidP="009268BD">
            <w:pPr>
              <w:rPr>
                <w:b/>
                <w:bCs/>
                <w:color w:val="000000"/>
                <w:u w:val="single"/>
              </w:rPr>
            </w:pPr>
            <w:r>
              <w:rPr>
                <w:b/>
                <w:bCs/>
                <w:color w:val="000000"/>
              </w:rPr>
              <w:t>Figure S17</w:t>
            </w:r>
            <w:r w:rsidRPr="008F7335">
              <w:rPr>
                <w:b/>
                <w:bCs/>
                <w:color w:val="000000"/>
              </w:rPr>
              <w:t xml:space="preserve">. </w:t>
            </w:r>
            <w:r>
              <w:rPr>
                <w:color w:val="000000"/>
              </w:rPr>
              <w:t xml:space="preserve">Experimental growth conditions investigating temperature and perchlorate effects on </w:t>
            </w:r>
            <w:r w:rsidRPr="008F7335">
              <w:rPr>
                <w:i/>
                <w:iCs/>
                <w:color w:val="000000"/>
              </w:rPr>
              <w:t>M. barkeri</w:t>
            </w:r>
            <w:r>
              <w:rPr>
                <w:i/>
                <w:iCs/>
                <w:color w:val="000000"/>
              </w:rPr>
              <w:t xml:space="preserve"> </w:t>
            </w:r>
            <w:r>
              <w:rPr>
                <w:color w:val="000000"/>
              </w:rPr>
              <w:t xml:space="preserve">MS. </w:t>
            </w:r>
          </w:p>
        </w:tc>
      </w:tr>
    </w:tbl>
    <w:p w14:paraId="3F5E12D7" w14:textId="77777777" w:rsidR="00174E44" w:rsidRPr="00A9252B" w:rsidRDefault="00174E44" w:rsidP="008169AA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sz w:val="24"/>
          <w:szCs w:val="24"/>
        </w:rPr>
      </w:pPr>
    </w:p>
    <w:p w14:paraId="6B3F501B" w14:textId="46423682" w:rsidR="00102031" w:rsidRPr="00A9252B" w:rsidRDefault="00102031" w:rsidP="00102031">
      <w:pPr>
        <w:spacing w:line="480" w:lineRule="auto"/>
        <w:rPr>
          <w:rFonts w:cs="Times New Roman"/>
        </w:rPr>
      </w:pPr>
    </w:p>
    <w:p w14:paraId="7531FF33" w14:textId="486680FE" w:rsidR="008169AA" w:rsidRPr="00A9252B" w:rsidRDefault="008169AA" w:rsidP="00102031">
      <w:pPr>
        <w:spacing w:line="480" w:lineRule="auto"/>
        <w:rPr>
          <w:rFonts w:cs="Times New Roman"/>
        </w:rPr>
      </w:pPr>
    </w:p>
    <w:p w14:paraId="1F6F72CE" w14:textId="081E03FD" w:rsidR="008169AA" w:rsidRPr="00A9252B" w:rsidRDefault="008169AA" w:rsidP="00102031">
      <w:pPr>
        <w:spacing w:line="480" w:lineRule="auto"/>
        <w:rPr>
          <w:rFonts w:cs="Times New Roman"/>
        </w:rPr>
      </w:pPr>
    </w:p>
    <w:p w14:paraId="028BAC73" w14:textId="35D0F60B" w:rsidR="008169AA" w:rsidRPr="00A9252B" w:rsidRDefault="008169AA" w:rsidP="00102031">
      <w:pPr>
        <w:spacing w:line="480" w:lineRule="auto"/>
        <w:rPr>
          <w:rFonts w:cs="Times New Roman"/>
        </w:rPr>
      </w:pPr>
    </w:p>
    <w:p w14:paraId="2C7BC52F" w14:textId="6ED53E08" w:rsidR="008169AA" w:rsidRPr="00A9252B" w:rsidRDefault="008169AA" w:rsidP="00102031">
      <w:pPr>
        <w:spacing w:line="480" w:lineRule="auto"/>
        <w:rPr>
          <w:rFonts w:cs="Times New Roman"/>
        </w:rPr>
      </w:pPr>
    </w:p>
    <w:p w14:paraId="05B9BDD5" w14:textId="4202DC7B" w:rsidR="008169AA" w:rsidRPr="00A9252B" w:rsidRDefault="008169AA" w:rsidP="00102031">
      <w:pPr>
        <w:spacing w:line="480" w:lineRule="auto"/>
        <w:rPr>
          <w:rFonts w:cs="Times New Roman"/>
        </w:rPr>
      </w:pPr>
    </w:p>
    <w:p w14:paraId="02D13487" w14:textId="77777777" w:rsidR="008169AA" w:rsidRPr="00A9252B" w:rsidRDefault="008169AA" w:rsidP="00102031">
      <w:pPr>
        <w:spacing w:line="480" w:lineRule="auto"/>
        <w:rPr>
          <w:rFonts w:cs="Times New Roman"/>
        </w:rPr>
      </w:pPr>
    </w:p>
    <w:p w14:paraId="62B02F3B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E87447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8C3E22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71818B8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D2E173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3B9431" w14:textId="77777777" w:rsidR="003067D3" w:rsidRDefault="003067D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059BCC" w14:textId="76C3CA7A" w:rsidR="00174E44" w:rsidRPr="00A9252B" w:rsidRDefault="00174E44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9252B">
        <w:rPr>
          <w:rFonts w:ascii="Times New Roman" w:hAnsi="Times New Roman" w:cs="Times New Roman"/>
          <w:b/>
          <w:bCs/>
          <w:sz w:val="24"/>
          <w:szCs w:val="24"/>
        </w:rPr>
        <w:t>SUPPLEMENTARY TABLES</w:t>
      </w:r>
    </w:p>
    <w:tbl>
      <w:tblPr>
        <w:tblStyle w:val="PlainTable5"/>
        <w:tblW w:w="8670" w:type="dxa"/>
        <w:tblLook w:val="04A0" w:firstRow="1" w:lastRow="0" w:firstColumn="1" w:lastColumn="0" w:noHBand="0" w:noVBand="1"/>
      </w:tblPr>
      <w:tblGrid>
        <w:gridCol w:w="2823"/>
        <w:gridCol w:w="1800"/>
        <w:gridCol w:w="1479"/>
        <w:gridCol w:w="1284"/>
        <w:gridCol w:w="1284"/>
      </w:tblGrid>
      <w:tr w:rsidR="00922D73" w:rsidRPr="00A9252B" w14:paraId="690AB488" w14:textId="77777777" w:rsidTr="00C620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2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670" w:type="dxa"/>
            <w:gridSpan w:val="5"/>
            <w:shd w:val="clear" w:color="auto" w:fill="auto"/>
            <w:vAlign w:val="bottom"/>
          </w:tcPr>
          <w:p w14:paraId="1BCB806E" w14:textId="6B0D05EE" w:rsidR="00922D73" w:rsidRPr="00A9252B" w:rsidRDefault="00922D73" w:rsidP="00C620FD">
            <w:pPr>
              <w:jc w:val="left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b/>
                <w:bCs/>
                <w:i w:val="0"/>
                <w:iCs w:val="0"/>
                <w:color w:val="000000" w:themeColor="text1"/>
                <w:sz w:val="24"/>
              </w:rPr>
              <w:t>Table S1.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RNA-Seq mapping results of quality-filtered reads, reported as average % mapping (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sym w:font="Symbol" w:char="F0B1"/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SD) (n = 3 libraries per condition).</w:t>
            </w:r>
            <w:r w:rsidR="000D0E61"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Controls are perchlorate-free incubations.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Abbreviations: CDS, coding sequence.</w:t>
            </w:r>
          </w:p>
        </w:tc>
      </w:tr>
      <w:tr w:rsidR="00922D73" w:rsidRPr="00A9252B" w14:paraId="331F148F" w14:textId="77777777" w:rsidTr="00C620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tcBorders>
              <w:bottom w:val="single" w:sz="4" w:space="0" w:color="3B3838"/>
            </w:tcBorders>
            <w:shd w:val="clear" w:color="auto" w:fill="auto"/>
            <w:vAlign w:val="bottom"/>
          </w:tcPr>
          <w:p w14:paraId="5ABCA490" w14:textId="77777777" w:rsidR="00922D73" w:rsidRPr="00A9252B" w:rsidRDefault="00922D73" w:rsidP="00C620FD">
            <w:pPr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Temperature (˚C)</w:t>
            </w:r>
          </w:p>
        </w:tc>
        <w:tc>
          <w:tcPr>
            <w:tcW w:w="1800" w:type="dxa"/>
            <w:tcBorders>
              <w:bottom w:val="single" w:sz="4" w:space="0" w:color="3B3838"/>
            </w:tcBorders>
            <w:shd w:val="clear" w:color="auto" w:fill="auto"/>
            <w:vAlign w:val="bottom"/>
          </w:tcPr>
          <w:p w14:paraId="12021C61" w14:textId="77777777" w:rsidR="00922D73" w:rsidRPr="00A9252B" w:rsidRDefault="00922D73" w:rsidP="00C620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Condition</w:t>
            </w:r>
          </w:p>
        </w:tc>
        <w:tc>
          <w:tcPr>
            <w:tcW w:w="1479" w:type="dxa"/>
            <w:tcBorders>
              <w:bottom w:val="single" w:sz="4" w:space="0" w:color="3B3838"/>
            </w:tcBorders>
            <w:shd w:val="clear" w:color="auto" w:fill="auto"/>
            <w:vAlign w:val="bottom"/>
          </w:tcPr>
          <w:p w14:paraId="76077693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% mapped to reference genome</w:t>
            </w:r>
          </w:p>
        </w:tc>
        <w:tc>
          <w:tcPr>
            <w:tcW w:w="1284" w:type="dxa"/>
            <w:tcBorders>
              <w:bottom w:val="single" w:sz="4" w:space="0" w:color="3B3838"/>
            </w:tcBorders>
            <w:shd w:val="clear" w:color="auto" w:fill="auto"/>
            <w:vAlign w:val="bottom"/>
          </w:tcPr>
          <w:p w14:paraId="175CCE3B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% mapped rRNA genes</w:t>
            </w:r>
          </w:p>
        </w:tc>
        <w:tc>
          <w:tcPr>
            <w:tcW w:w="1284" w:type="dxa"/>
            <w:tcBorders>
              <w:bottom w:val="single" w:sz="4" w:space="0" w:color="3B3838"/>
            </w:tcBorders>
            <w:shd w:val="clear" w:color="auto" w:fill="auto"/>
            <w:vAlign w:val="bottom"/>
          </w:tcPr>
          <w:p w14:paraId="5E606567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% mapped CDS regions</w:t>
            </w:r>
          </w:p>
        </w:tc>
      </w:tr>
      <w:tr w:rsidR="00922D73" w:rsidRPr="00A9252B" w14:paraId="4A9DC9D7" w14:textId="77777777" w:rsidTr="00C620FD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tcBorders>
              <w:top w:val="single" w:sz="4" w:space="0" w:color="3B3838"/>
            </w:tcBorders>
            <w:shd w:val="clear" w:color="auto" w:fill="auto"/>
          </w:tcPr>
          <w:p w14:paraId="4A647A41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30</w:t>
            </w:r>
          </w:p>
        </w:tc>
        <w:tc>
          <w:tcPr>
            <w:tcW w:w="1800" w:type="dxa"/>
            <w:tcBorders>
              <w:top w:val="single" w:sz="4" w:space="0" w:color="3B3838"/>
            </w:tcBorders>
            <w:shd w:val="clear" w:color="auto" w:fill="auto"/>
          </w:tcPr>
          <w:p w14:paraId="0BB2F452" w14:textId="77777777" w:rsidR="00922D73" w:rsidRPr="00A9252B" w:rsidRDefault="00922D73" w:rsidP="00C620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Control</w:t>
            </w:r>
          </w:p>
        </w:tc>
        <w:tc>
          <w:tcPr>
            <w:tcW w:w="1479" w:type="dxa"/>
            <w:tcBorders>
              <w:top w:val="single" w:sz="4" w:space="0" w:color="3B3838"/>
            </w:tcBorders>
            <w:shd w:val="clear" w:color="auto" w:fill="auto"/>
            <w:vAlign w:val="center"/>
          </w:tcPr>
          <w:p w14:paraId="6B53A60F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 xml:space="preserve">95.47 </w:t>
            </w:r>
          </w:p>
          <w:p w14:paraId="0316771A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2.28)</w:t>
            </w:r>
          </w:p>
          <w:p w14:paraId="0FE3D86C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tcBorders>
              <w:top w:val="single" w:sz="4" w:space="0" w:color="3B3838"/>
            </w:tcBorders>
            <w:shd w:val="clear" w:color="auto" w:fill="auto"/>
            <w:vAlign w:val="center"/>
          </w:tcPr>
          <w:p w14:paraId="32F24EA6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0.74 (3.44)</w:t>
            </w:r>
          </w:p>
          <w:p w14:paraId="14C0159E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tcBorders>
              <w:top w:val="single" w:sz="4" w:space="0" w:color="3B3838"/>
            </w:tcBorders>
            <w:shd w:val="clear" w:color="auto" w:fill="auto"/>
            <w:vAlign w:val="center"/>
          </w:tcPr>
          <w:p w14:paraId="280A03AD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14</w:t>
            </w:r>
          </w:p>
          <w:p w14:paraId="233BBCF2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22)</w:t>
            </w:r>
          </w:p>
          <w:p w14:paraId="45CC5320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23B8DC21" w14:textId="77777777" w:rsidTr="00C620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2255276E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30</w:t>
            </w:r>
          </w:p>
        </w:tc>
        <w:tc>
          <w:tcPr>
            <w:tcW w:w="1800" w:type="dxa"/>
            <w:shd w:val="clear" w:color="auto" w:fill="auto"/>
          </w:tcPr>
          <w:p w14:paraId="37D67723" w14:textId="77777777" w:rsidR="00922D73" w:rsidRPr="00A9252B" w:rsidRDefault="00922D73" w:rsidP="00C620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Na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39A53AD4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29</w:t>
            </w:r>
          </w:p>
          <w:p w14:paraId="12CEAAF0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79)</w:t>
            </w:r>
          </w:p>
          <w:p w14:paraId="1D807D73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5596A75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3.68</w:t>
            </w:r>
          </w:p>
          <w:p w14:paraId="325607DC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80)</w:t>
            </w:r>
          </w:p>
          <w:p w14:paraId="29785858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08E1DE25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39</w:t>
            </w:r>
          </w:p>
          <w:p w14:paraId="5C13F16E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58)</w:t>
            </w:r>
          </w:p>
          <w:p w14:paraId="0421E773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6C37E59C" w14:textId="77777777" w:rsidTr="00C620FD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05E19E0E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30</w:t>
            </w:r>
          </w:p>
        </w:tc>
        <w:tc>
          <w:tcPr>
            <w:tcW w:w="1800" w:type="dxa"/>
            <w:shd w:val="clear" w:color="auto" w:fill="auto"/>
          </w:tcPr>
          <w:p w14:paraId="3B793E2D" w14:textId="77777777" w:rsidR="00922D73" w:rsidRPr="00A9252B" w:rsidRDefault="00922D73" w:rsidP="00C620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Mg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2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35531BF1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55</w:t>
            </w:r>
          </w:p>
          <w:p w14:paraId="5063ACFD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74)</w:t>
            </w:r>
          </w:p>
          <w:p w14:paraId="1AF047D8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0F00EC75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89.81</w:t>
            </w:r>
          </w:p>
          <w:p w14:paraId="317C06D1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13)</w:t>
            </w:r>
          </w:p>
          <w:p w14:paraId="7E1E503F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BF9764C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2.94</w:t>
            </w:r>
          </w:p>
          <w:p w14:paraId="5C3C33B9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11)</w:t>
            </w:r>
          </w:p>
          <w:p w14:paraId="0C9932A0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50EB0F68" w14:textId="77777777" w:rsidTr="00C620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3770886F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30</w:t>
            </w:r>
          </w:p>
        </w:tc>
        <w:tc>
          <w:tcPr>
            <w:tcW w:w="1800" w:type="dxa"/>
            <w:shd w:val="clear" w:color="auto" w:fill="auto"/>
          </w:tcPr>
          <w:p w14:paraId="732EE06A" w14:textId="77777777" w:rsidR="00922D73" w:rsidRPr="00A9252B" w:rsidRDefault="00922D73" w:rsidP="00C620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Ca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2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68643765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05</w:t>
            </w:r>
          </w:p>
          <w:p w14:paraId="67AE0551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50)</w:t>
            </w:r>
          </w:p>
          <w:p w14:paraId="1A0ED649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463F6A89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4.27</w:t>
            </w:r>
          </w:p>
          <w:p w14:paraId="09E6F692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50)</w:t>
            </w:r>
          </w:p>
          <w:p w14:paraId="7C8DE89F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B2214B2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0.91</w:t>
            </w:r>
          </w:p>
          <w:p w14:paraId="1580D11A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23)</w:t>
            </w:r>
          </w:p>
          <w:p w14:paraId="09E27D3C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05C32262" w14:textId="77777777" w:rsidTr="00C620FD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64BAF3DA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0</w:t>
            </w:r>
          </w:p>
        </w:tc>
        <w:tc>
          <w:tcPr>
            <w:tcW w:w="1800" w:type="dxa"/>
            <w:shd w:val="clear" w:color="auto" w:fill="auto"/>
          </w:tcPr>
          <w:p w14:paraId="7329E1B0" w14:textId="77777777" w:rsidR="00922D73" w:rsidRPr="00A9252B" w:rsidRDefault="00922D73" w:rsidP="00C620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Control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28C40191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15</w:t>
            </w:r>
          </w:p>
          <w:p w14:paraId="027CEF6C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93)</w:t>
            </w:r>
          </w:p>
          <w:p w14:paraId="0DF9AA40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3E050C94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1.81</w:t>
            </w:r>
          </w:p>
          <w:p w14:paraId="62C06481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29)</w:t>
            </w:r>
          </w:p>
          <w:p w14:paraId="09DC816F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B5E2742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71</w:t>
            </w:r>
          </w:p>
          <w:p w14:paraId="16150810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42)</w:t>
            </w:r>
          </w:p>
          <w:p w14:paraId="3FE315AB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70AF9DE0" w14:textId="77777777" w:rsidTr="00C620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2A0AB43D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0</w:t>
            </w:r>
          </w:p>
        </w:tc>
        <w:tc>
          <w:tcPr>
            <w:tcW w:w="1800" w:type="dxa"/>
            <w:shd w:val="clear" w:color="auto" w:fill="auto"/>
          </w:tcPr>
          <w:p w14:paraId="77B14932" w14:textId="77777777" w:rsidR="00922D73" w:rsidRPr="00A9252B" w:rsidRDefault="00922D73" w:rsidP="00C620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Na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6751F67A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18</w:t>
            </w:r>
          </w:p>
          <w:p w14:paraId="4E699524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59)</w:t>
            </w:r>
          </w:p>
          <w:p w14:paraId="438B525B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52E34373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2.42</w:t>
            </w:r>
          </w:p>
          <w:p w14:paraId="739F7D2C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18)</w:t>
            </w:r>
          </w:p>
          <w:p w14:paraId="4891FE7D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23DCE4D8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67</w:t>
            </w:r>
          </w:p>
          <w:p w14:paraId="6C43E75E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04)</w:t>
            </w:r>
          </w:p>
          <w:p w14:paraId="040FE422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5B40A236" w14:textId="77777777" w:rsidTr="00C620FD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1C489D0D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0</w:t>
            </w:r>
          </w:p>
        </w:tc>
        <w:tc>
          <w:tcPr>
            <w:tcW w:w="1800" w:type="dxa"/>
            <w:shd w:val="clear" w:color="auto" w:fill="auto"/>
          </w:tcPr>
          <w:p w14:paraId="28BDCD2C" w14:textId="77777777" w:rsidR="00922D73" w:rsidRPr="00A9252B" w:rsidRDefault="00922D73" w:rsidP="00C620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Mg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2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1474D579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7.58</w:t>
            </w:r>
          </w:p>
          <w:p w14:paraId="612E372E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76)</w:t>
            </w:r>
          </w:p>
          <w:p w14:paraId="4507D0B4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57DE5FEF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3.36</w:t>
            </w:r>
          </w:p>
          <w:p w14:paraId="091325CD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1.84)</w:t>
            </w:r>
          </w:p>
          <w:p w14:paraId="3E9DD202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478E7AD5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07</w:t>
            </w:r>
          </w:p>
          <w:p w14:paraId="400B0AA1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16)</w:t>
            </w:r>
          </w:p>
          <w:p w14:paraId="02A3A6BF" w14:textId="77777777" w:rsidR="00922D73" w:rsidRPr="00A9252B" w:rsidRDefault="00922D73" w:rsidP="00C620F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  <w:tr w:rsidR="00922D73" w:rsidRPr="00A9252B" w14:paraId="6368CD58" w14:textId="77777777" w:rsidTr="00C620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3" w:type="dxa"/>
            <w:shd w:val="clear" w:color="auto" w:fill="auto"/>
          </w:tcPr>
          <w:p w14:paraId="599BCDA1" w14:textId="77777777" w:rsidR="00922D73" w:rsidRPr="00A9252B" w:rsidRDefault="00922D73" w:rsidP="00C620FD">
            <w:pPr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0</w:t>
            </w:r>
          </w:p>
        </w:tc>
        <w:tc>
          <w:tcPr>
            <w:tcW w:w="1800" w:type="dxa"/>
            <w:shd w:val="clear" w:color="auto" w:fill="auto"/>
          </w:tcPr>
          <w:p w14:paraId="492C8C6E" w14:textId="77777777" w:rsidR="00922D73" w:rsidRPr="00A9252B" w:rsidRDefault="00922D73" w:rsidP="00C620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Ca(ClO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4</w:t>
            </w:r>
            <w:r w:rsidRPr="00A9252B">
              <w:rPr>
                <w:rFonts w:cs="Times New Roman"/>
                <w:color w:val="000000" w:themeColor="text1"/>
              </w:rPr>
              <w:t>)</w:t>
            </w:r>
            <w:r w:rsidRPr="00A9252B">
              <w:rPr>
                <w:rFonts w:cs="Times New Roman"/>
                <w:color w:val="000000" w:themeColor="text1"/>
                <w:vertAlign w:val="subscript"/>
              </w:rPr>
              <w:t>2</w:t>
            </w:r>
          </w:p>
        </w:tc>
        <w:tc>
          <w:tcPr>
            <w:tcW w:w="1479" w:type="dxa"/>
            <w:shd w:val="clear" w:color="auto" w:fill="auto"/>
            <w:vAlign w:val="center"/>
          </w:tcPr>
          <w:p w14:paraId="4D1423DD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6.85</w:t>
            </w:r>
          </w:p>
          <w:p w14:paraId="18B0AF34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96)</w:t>
            </w:r>
          </w:p>
          <w:p w14:paraId="4D3E102B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0FF16E3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93.19</w:t>
            </w:r>
          </w:p>
          <w:p w14:paraId="351DF76E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94)</w:t>
            </w:r>
          </w:p>
          <w:p w14:paraId="59A9FF31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84" w:type="dxa"/>
            <w:shd w:val="clear" w:color="auto" w:fill="auto"/>
            <w:vAlign w:val="center"/>
          </w:tcPr>
          <w:p w14:paraId="69AFD889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1.55</w:t>
            </w:r>
          </w:p>
          <w:p w14:paraId="1A12E287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(0.24)</w:t>
            </w:r>
          </w:p>
          <w:p w14:paraId="618917F4" w14:textId="77777777" w:rsidR="00922D73" w:rsidRPr="00A9252B" w:rsidRDefault="00922D73" w:rsidP="00C620F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</w:p>
        </w:tc>
      </w:tr>
    </w:tbl>
    <w:p w14:paraId="31BCDE49" w14:textId="53BF581D" w:rsidR="00922D73" w:rsidRPr="00A9252B" w:rsidRDefault="00922D73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EA444BF" w14:textId="6BA73820" w:rsidR="00127D2C" w:rsidRPr="00714B33" w:rsidRDefault="00127D2C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sz w:val="24"/>
          <w:szCs w:val="24"/>
        </w:rPr>
      </w:pPr>
      <w:r w:rsidRPr="00A9252B">
        <w:rPr>
          <w:rFonts w:ascii="Times New Roman" w:hAnsi="Times New Roman" w:cs="Times New Roman"/>
          <w:b/>
          <w:bCs/>
          <w:sz w:val="24"/>
          <w:szCs w:val="24"/>
        </w:rPr>
        <w:t>Table S2</w:t>
      </w:r>
      <w:r w:rsidRPr="00A9252B">
        <w:rPr>
          <w:rFonts w:ascii="Times New Roman" w:hAnsi="Times New Roman" w:cs="Times New Roman"/>
          <w:sz w:val="24"/>
          <w:szCs w:val="24"/>
        </w:rPr>
        <w:t xml:space="preserve"> can be found as a supplementary .xlsx file.</w:t>
      </w:r>
    </w:p>
    <w:p w14:paraId="6A73FC3A" w14:textId="280CB0A6" w:rsidR="00127D2C" w:rsidRPr="00A9252B" w:rsidRDefault="00127D2C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E18702" w14:textId="23071224" w:rsidR="00D82C4A" w:rsidRPr="00A9252B" w:rsidRDefault="00D82C4A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14FAD6B" w14:textId="7BE59FE5" w:rsidR="00D82C4A" w:rsidRPr="00A9252B" w:rsidRDefault="00D82C4A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3341E83" w14:textId="1CEECD66" w:rsidR="00D82C4A" w:rsidRPr="00A9252B" w:rsidRDefault="00D82C4A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04A912F" w14:textId="77777777" w:rsidR="00D82C4A" w:rsidRPr="00A9252B" w:rsidRDefault="00D82C4A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PlainTable5"/>
        <w:tblW w:w="8640" w:type="dxa"/>
        <w:jc w:val="center"/>
        <w:tblLook w:val="04A0" w:firstRow="1" w:lastRow="0" w:firstColumn="1" w:lastColumn="0" w:noHBand="0" w:noVBand="1"/>
      </w:tblPr>
      <w:tblGrid>
        <w:gridCol w:w="6424"/>
        <w:gridCol w:w="1121"/>
        <w:gridCol w:w="1095"/>
      </w:tblGrid>
      <w:tr w:rsidR="00852C96" w:rsidRPr="00A9252B" w14:paraId="237A3D3F" w14:textId="77777777" w:rsidTr="0071411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4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640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474454E9" w14:textId="35BF8C1A" w:rsidR="00852C96" w:rsidRPr="00A9252B" w:rsidRDefault="00852C96" w:rsidP="0071411A">
            <w:pPr>
              <w:jc w:val="left"/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bCs/>
                <w:i w:val="0"/>
                <w:iCs w:val="0"/>
                <w:sz w:val="24"/>
              </w:rPr>
              <w:t>Table S</w:t>
            </w:r>
            <w:r w:rsidR="00127D2C" w:rsidRPr="00A9252B">
              <w:rPr>
                <w:rFonts w:cs="Times New Roman"/>
                <w:b/>
                <w:bCs/>
                <w:i w:val="0"/>
                <w:iCs w:val="0"/>
                <w:sz w:val="24"/>
              </w:rPr>
              <w:t>3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. Gibbs free energy change (∆G˚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Rxn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) of methanogenesis net reactions at 30˚C and 0˚C. Values are presented in kJ/mol C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. </w:t>
            </w:r>
          </w:p>
        </w:tc>
      </w:tr>
      <w:tr w:rsidR="00852C96" w:rsidRPr="00A9252B" w14:paraId="55952E95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8C621F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b/>
                <w:bCs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b/>
                <w:bCs/>
                <w:i w:val="0"/>
                <w:iCs w:val="0"/>
                <w:color w:val="000000" w:themeColor="text1"/>
                <w:sz w:val="24"/>
              </w:rPr>
              <w:t>Reaction</w:t>
            </w:r>
          </w:p>
        </w:tc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9CF6A2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000000" w:themeColor="text1"/>
              </w:rPr>
            </w:pPr>
            <w:r w:rsidRPr="00A9252B">
              <w:rPr>
                <w:rFonts w:cs="Times New Roman"/>
                <w:b/>
                <w:bCs/>
                <w:color w:val="000000" w:themeColor="text1"/>
              </w:rPr>
              <w:t>30˚C</w:t>
            </w:r>
          </w:p>
        </w:tc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AE879C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000000" w:themeColor="text1"/>
              </w:rPr>
            </w:pPr>
            <w:r w:rsidRPr="00A9252B">
              <w:rPr>
                <w:rFonts w:cs="Times New Roman"/>
                <w:b/>
                <w:bCs/>
                <w:color w:val="000000" w:themeColor="text1"/>
              </w:rPr>
              <w:t>0˚C</w:t>
            </w:r>
          </w:p>
        </w:tc>
      </w:tr>
      <w:tr w:rsidR="00852C96" w:rsidRPr="00A9252B" w14:paraId="5BC854BC" w14:textId="77777777" w:rsidTr="0071411A">
        <w:trPr>
          <w:trHeight w:val="28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tcBorders>
              <w:top w:val="single" w:sz="4" w:space="0" w:color="auto"/>
            </w:tcBorders>
            <w:shd w:val="clear" w:color="auto" w:fill="auto"/>
          </w:tcPr>
          <w:p w14:paraId="5728EBD6" w14:textId="77777777" w:rsidR="00852C96" w:rsidRPr="00A9252B" w:rsidRDefault="00A30D58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aps/>
                <w:color w:val="000000" w:themeColor="text1"/>
                <w:sz w:val="24"/>
              </w:rPr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hAnsi="Cambria Math" w:cs="Times New Roman"/>
                        <w:iCs w:val="0"/>
                        <w:color w:val="000000" w:themeColor="text1"/>
                        <w:sz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H</m:t>
                    </m:r>
                  </m:e>
                  <m:sup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+</m:t>
                    </m:r>
                  </m:sup>
                </m:sSup>
                <m:r>
                  <m:rPr>
                    <m:nor/>
                  </m:rPr>
                  <w:rPr>
                    <w:rFonts w:cs="Times New Roman"/>
                    <w:i w:val="0"/>
                    <w:iCs w:val="0"/>
                    <w:color w:val="000000" w:themeColor="text1"/>
                    <w:sz w:val="24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 w:val="0"/>
                        <w:color w:val="000000" w:themeColor="text1"/>
                        <w:sz w:val="24"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 HCO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3</m:t>
                    </m:r>
                  </m:sub>
                  <m:sup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-</m:t>
                    </m:r>
                  </m:sup>
                </m:sSubSup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 xml:space="preserve"> +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4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 xml:space="preserve"> ↔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 C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4 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+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3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O</m:t>
                </m:r>
              </m:oMath>
            </m:oMathPara>
          </w:p>
        </w:tc>
        <w:tc>
          <w:tcPr>
            <w:tcW w:w="1121" w:type="dxa"/>
            <w:tcBorders>
              <w:top w:val="single" w:sz="4" w:space="0" w:color="auto"/>
            </w:tcBorders>
            <w:shd w:val="clear" w:color="auto" w:fill="auto"/>
          </w:tcPr>
          <w:p w14:paraId="57EC452F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58</w:t>
            </w:r>
          </w:p>
        </w:tc>
        <w:tc>
          <w:tcPr>
            <w:tcW w:w="1095" w:type="dxa"/>
            <w:tcBorders>
              <w:top w:val="single" w:sz="4" w:space="0" w:color="auto"/>
            </w:tcBorders>
            <w:shd w:val="clear" w:color="auto" w:fill="auto"/>
          </w:tcPr>
          <w:p w14:paraId="1E27111D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67</w:t>
            </w:r>
          </w:p>
        </w:tc>
      </w:tr>
      <w:tr w:rsidR="00852C96" w:rsidRPr="00A9252B" w14:paraId="1C1255AE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2F6789EA" w14:textId="77777777" w:rsidR="00852C96" w:rsidRPr="00A9252B" w:rsidRDefault="00A30D58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 w:val="0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4C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3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iCs w:val="0"/>
                    <w:color w:val="000000" w:themeColor="text1"/>
                    <w:sz w:val="24"/>
                  </w:rPr>
                  <m:t xml:space="preserve">OH </m:t>
                </m:r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↔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 3C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4 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 xml:space="preserve">+ </m:t>
                </m:r>
                <m:sSup>
                  <m:sSup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H</m:t>
                    </m:r>
                  </m:e>
                  <m:sup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+</m:t>
                    </m:r>
                  </m:sup>
                </m:sSup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+ 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 w:val="0"/>
                            <w:color w:val="000000" w:themeColor="text1"/>
                            <w:sz w:val="24"/>
                          </w:rPr>
                        </m:ctrlPr>
                      </m:sSubSup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i w:val="0"/>
                            <w:color w:val="000000" w:themeColor="text1"/>
                            <w:sz w:val="24"/>
                          </w:rPr>
                          <m:t xml:space="preserve"> HC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i w:val="0"/>
                            <w:color w:val="000000" w:themeColor="text1"/>
                            <w:sz w:val="24"/>
                          </w:rPr>
                          <m:t>3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cs="Times New Roman"/>
                            <w:i w:val="0"/>
                            <w:color w:val="000000" w:themeColor="text1"/>
                            <w:sz w:val="24"/>
                          </w:rPr>
                          <m:t>-</m:t>
                        </m:r>
                      </m:sup>
                    </m:sSubSup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 + 3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O</m:t>
                </m:r>
              </m:oMath>
            </m:oMathPara>
          </w:p>
        </w:tc>
        <w:tc>
          <w:tcPr>
            <w:tcW w:w="1121" w:type="dxa"/>
            <w:shd w:val="clear" w:color="auto" w:fill="auto"/>
          </w:tcPr>
          <w:p w14:paraId="322292C7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21</w:t>
            </w:r>
          </w:p>
        </w:tc>
        <w:tc>
          <w:tcPr>
            <w:tcW w:w="1095" w:type="dxa"/>
            <w:shd w:val="clear" w:color="auto" w:fill="auto"/>
          </w:tcPr>
          <w:p w14:paraId="73659BAE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18</w:t>
            </w:r>
          </w:p>
        </w:tc>
      </w:tr>
      <w:tr w:rsidR="00852C96" w:rsidRPr="00A9252B" w14:paraId="7FAC98B5" w14:textId="77777777" w:rsidTr="0071411A">
        <w:trPr>
          <w:trHeight w:val="4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066DA43E" w14:textId="77777777" w:rsidR="00852C96" w:rsidRPr="00A9252B" w:rsidRDefault="00A30D58" w:rsidP="0071411A">
            <w:pPr>
              <w:spacing w:line="480" w:lineRule="auto"/>
              <w:jc w:val="center"/>
              <w:rPr>
                <w:rFonts w:cs="Times New Roman"/>
                <w:color w:val="000000" w:themeColor="text1"/>
                <w:sz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 w:val="0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4C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3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iCs w:val="0"/>
                    <w:color w:val="000000" w:themeColor="text1"/>
                    <w:sz w:val="24"/>
                  </w:rPr>
                  <m:t xml:space="preserve">OH + 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 w:val="0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iCs w:val="0"/>
                        <w:color w:val="000000" w:themeColor="text1"/>
                        <w:sz w:val="24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iCs w:val="0"/>
                    <w:color w:val="000000" w:themeColor="text1"/>
                    <w:sz w:val="24"/>
                  </w:rPr>
                  <m:t xml:space="preserve"> </m:t>
                </m:r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↔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 C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 xml:space="preserve">4 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i w:val="0"/>
                        <w:color w:val="000000" w:themeColor="text1"/>
                        <w:sz w:val="24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i w:val="0"/>
                    <w:color w:val="000000" w:themeColor="text1"/>
                    <w:sz w:val="24"/>
                  </w:rPr>
                  <m:t>O</m:t>
                </m:r>
              </m:oMath>
            </m:oMathPara>
          </w:p>
        </w:tc>
        <w:tc>
          <w:tcPr>
            <w:tcW w:w="1121" w:type="dxa"/>
            <w:shd w:val="clear" w:color="auto" w:fill="auto"/>
          </w:tcPr>
          <w:p w14:paraId="3742A28F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30</w:t>
            </w:r>
          </w:p>
        </w:tc>
        <w:tc>
          <w:tcPr>
            <w:tcW w:w="1095" w:type="dxa"/>
            <w:shd w:val="clear" w:color="auto" w:fill="auto"/>
          </w:tcPr>
          <w:p w14:paraId="12631F18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30</w:t>
            </w:r>
          </w:p>
        </w:tc>
      </w:tr>
      <w:tr w:rsidR="00852C96" w:rsidRPr="00A9252B" w14:paraId="31239646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1B6B526A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4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softHyphen/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softHyphen/>
              <w:t>N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3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O + 3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3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 xml:space="preserve"> HCO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3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-</m:t>
                  </m:r>
                </m:sup>
              </m:sSubSup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 + 4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7F456D51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36</w:t>
            </w:r>
          </w:p>
        </w:tc>
        <w:tc>
          <w:tcPr>
            <w:tcW w:w="1095" w:type="dxa"/>
            <w:shd w:val="clear" w:color="auto" w:fill="auto"/>
          </w:tcPr>
          <w:p w14:paraId="257FC133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34</w:t>
            </w:r>
          </w:p>
        </w:tc>
      </w:tr>
      <w:tr w:rsidR="00852C96" w:rsidRPr="00A9252B" w14:paraId="39EFC359" w14:textId="77777777" w:rsidTr="0071411A">
        <w:trPr>
          <w:trHeight w:val="4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3D48BF9D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2AEBCF1D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43</w:t>
            </w:r>
          </w:p>
        </w:tc>
        <w:tc>
          <w:tcPr>
            <w:tcW w:w="1095" w:type="dxa"/>
            <w:shd w:val="clear" w:color="auto" w:fill="auto"/>
          </w:tcPr>
          <w:p w14:paraId="337566A6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43</w:t>
            </w:r>
          </w:p>
        </w:tc>
      </w:tr>
      <w:tr w:rsidR="00852C96" w:rsidRPr="00A9252B" w14:paraId="4D87C04A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3E260D64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2(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H + 3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O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3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 xml:space="preserve"> HCO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3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-</m:t>
                  </m:r>
                </m:sup>
              </m:sSubSup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2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54DC89EC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03</w:t>
            </w:r>
          </w:p>
        </w:tc>
        <w:tc>
          <w:tcPr>
            <w:tcW w:w="1095" w:type="dxa"/>
            <w:shd w:val="clear" w:color="auto" w:fill="auto"/>
          </w:tcPr>
          <w:p w14:paraId="2BA3FF59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98</w:t>
            </w:r>
          </w:p>
        </w:tc>
      </w:tr>
      <w:tr w:rsidR="00852C96" w:rsidRPr="00A9252B" w14:paraId="275D4881" w14:textId="77777777" w:rsidTr="0071411A">
        <w:trPr>
          <w:trHeight w:val="3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6BE8B13E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(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H + 2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color w:val="000000" w:themeColor="text1"/>
                <w:sz w:val="24"/>
              </w:rPr>
              <w:t xml:space="preserve"> 2CH</w:t>
            </w:r>
            <w:r w:rsidRPr="00A9252B">
              <w:rPr>
                <w:rFonts w:cs="Times New Roman"/>
                <w:i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color w:val="000000" w:themeColor="text1"/>
                <w:sz w:val="24"/>
              </w:rPr>
              <w:t xml:space="preserve"> + 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58E499F9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17</w:t>
            </w:r>
          </w:p>
        </w:tc>
        <w:tc>
          <w:tcPr>
            <w:tcW w:w="1095" w:type="dxa"/>
            <w:shd w:val="clear" w:color="auto" w:fill="auto"/>
          </w:tcPr>
          <w:p w14:paraId="54F3C870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16</w:t>
            </w:r>
          </w:p>
        </w:tc>
      </w:tr>
      <w:tr w:rsidR="00852C96" w:rsidRPr="00A9252B" w14:paraId="55E3C0F3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40B35235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4(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 + 9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O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9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3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HCO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3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iCs w:val="0"/>
                      <w:color w:val="000000" w:themeColor="text1"/>
                      <w:sz w:val="24"/>
                    </w:rPr>
                    <m:t>-</m:t>
                  </m:r>
                </m:sup>
              </m:sSubSup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4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3A6590D3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91</w:t>
            </w:r>
          </w:p>
        </w:tc>
        <w:tc>
          <w:tcPr>
            <w:tcW w:w="1095" w:type="dxa"/>
            <w:shd w:val="clear" w:color="auto" w:fill="auto"/>
          </w:tcPr>
          <w:p w14:paraId="6571B2C3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86</w:t>
            </w:r>
          </w:p>
        </w:tc>
      </w:tr>
      <w:tr w:rsidR="00852C96" w:rsidRPr="00A9252B" w14:paraId="16BB4ECA" w14:textId="77777777" w:rsidTr="0071411A">
        <w:trPr>
          <w:trHeight w:val="2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1D6E0983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(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N + 3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 xml:space="preserve">+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3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3 N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 w:val="0"/>
                      <w:iCs w:val="0"/>
                      <w:color w:val="000000" w:themeColor="text1"/>
                      <w:sz w:val="24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4</m:t>
                  </m:r>
                </m:sub>
                <m:sup>
                  <m:r>
                    <m:rPr>
                      <m:nor/>
                    </m:rPr>
                    <w:rPr>
                      <w:rFonts w:cs="Times New Roman"/>
                      <w:i w:val="0"/>
                      <w:color w:val="000000" w:themeColor="text1"/>
                      <w:sz w:val="24"/>
                    </w:rPr>
                    <m:t>+</m:t>
                  </m:r>
                </m:sup>
              </m:sSubSup>
            </m:oMath>
          </w:p>
        </w:tc>
        <w:tc>
          <w:tcPr>
            <w:tcW w:w="1121" w:type="dxa"/>
            <w:shd w:val="clear" w:color="auto" w:fill="auto"/>
          </w:tcPr>
          <w:p w14:paraId="216FBB43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08</w:t>
            </w:r>
          </w:p>
        </w:tc>
        <w:tc>
          <w:tcPr>
            <w:tcW w:w="1095" w:type="dxa"/>
            <w:shd w:val="clear" w:color="auto" w:fill="auto"/>
          </w:tcPr>
          <w:p w14:paraId="566FB68E" w14:textId="77777777" w:rsidR="00852C96" w:rsidRPr="00A9252B" w:rsidRDefault="00852C96" w:rsidP="0071411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106</w:t>
            </w:r>
          </w:p>
        </w:tc>
      </w:tr>
      <w:tr w:rsidR="00852C96" w:rsidRPr="00A9252B" w14:paraId="30A46855" w14:textId="77777777" w:rsidTr="007141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24" w:type="dxa"/>
            <w:shd w:val="clear" w:color="auto" w:fill="auto"/>
          </w:tcPr>
          <w:p w14:paraId="2ACA4FC2" w14:textId="77777777" w:rsidR="00852C96" w:rsidRPr="00A9252B" w:rsidRDefault="00852C96" w:rsidP="0071411A">
            <w:pPr>
              <w:spacing w:line="480" w:lineRule="auto"/>
              <w:jc w:val="center"/>
              <w:rPr>
                <w:rFonts w:cs="Times New Roman"/>
                <w:i w:val="0"/>
                <w:iCs w:val="0"/>
                <w:color w:val="000000" w:themeColor="text1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3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>COO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-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perscript"/>
              </w:rPr>
              <w:t>+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color w:val="000000" w:themeColor="text1"/>
                  <w:sz w:val="24"/>
                </w:rPr>
                <m:t>↔</m:t>
              </m:r>
            </m:oMath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CH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</w:rPr>
              <w:t xml:space="preserve"> + CO</w:t>
            </w:r>
            <w:r w:rsidRPr="00A9252B">
              <w:rPr>
                <w:rFonts w:cs="Times New Roman"/>
                <w:i w:val="0"/>
                <w:iCs w:val="0"/>
                <w:color w:val="000000" w:themeColor="text1"/>
                <w:sz w:val="24"/>
                <w:vertAlign w:val="subscript"/>
              </w:rPr>
              <w:t>2</w:t>
            </w:r>
          </w:p>
        </w:tc>
        <w:tc>
          <w:tcPr>
            <w:tcW w:w="1121" w:type="dxa"/>
            <w:shd w:val="clear" w:color="auto" w:fill="auto"/>
          </w:tcPr>
          <w:p w14:paraId="2E629E0B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25</w:t>
            </w:r>
          </w:p>
        </w:tc>
        <w:tc>
          <w:tcPr>
            <w:tcW w:w="1095" w:type="dxa"/>
            <w:shd w:val="clear" w:color="auto" w:fill="auto"/>
          </w:tcPr>
          <w:p w14:paraId="1855DA4D" w14:textId="77777777" w:rsidR="00852C96" w:rsidRPr="00A9252B" w:rsidRDefault="00852C96" w:rsidP="0071411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 w:themeColor="text1"/>
              </w:rPr>
            </w:pPr>
            <w:r w:rsidRPr="00A9252B">
              <w:rPr>
                <w:rFonts w:cs="Times New Roman"/>
                <w:color w:val="000000" w:themeColor="text1"/>
              </w:rPr>
              <w:t>-21</w:t>
            </w:r>
          </w:p>
        </w:tc>
      </w:tr>
    </w:tbl>
    <w:p w14:paraId="6C565A99" w14:textId="77777777" w:rsidR="00852C96" w:rsidRPr="00A9252B" w:rsidRDefault="00852C96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D36A4D8" w14:textId="7CD57D5B" w:rsidR="00174E44" w:rsidRPr="00A9252B" w:rsidRDefault="00174E44" w:rsidP="002F1FAE">
      <w:pPr>
        <w:pStyle w:val="BodyText"/>
        <w:tabs>
          <w:tab w:val="left" w:pos="6809"/>
          <w:tab w:val="left" w:pos="7823"/>
          <w:tab w:val="left" w:pos="8797"/>
          <w:tab w:val="left" w:pos="10098"/>
          <w:tab w:val="left" w:pos="11072"/>
          <w:tab w:val="left" w:pos="12045"/>
          <w:tab w:val="left" w:pos="13019"/>
        </w:tabs>
        <w:spacing w:before="11"/>
        <w:rPr>
          <w:rFonts w:ascii="Times New Roman" w:hAnsi="Times New Roman" w:cs="Times New Roman"/>
          <w:sz w:val="24"/>
          <w:szCs w:val="24"/>
        </w:rPr>
      </w:pPr>
      <w:r w:rsidRPr="00A9252B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127D2C" w:rsidRPr="00A9252B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A9252B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A9252B">
        <w:rPr>
          <w:rFonts w:ascii="Times New Roman" w:hAnsi="Times New Roman" w:cs="Times New Roman"/>
          <w:sz w:val="24"/>
          <w:szCs w:val="24"/>
        </w:rPr>
        <w:t xml:space="preserve"> Average pH of </w:t>
      </w:r>
      <w:r w:rsidRPr="00A9252B">
        <w:rPr>
          <w:rFonts w:ascii="Times New Roman" w:hAnsi="Times New Roman" w:cs="Times New Roman"/>
          <w:i/>
          <w:iCs/>
          <w:sz w:val="24"/>
          <w:szCs w:val="24"/>
        </w:rPr>
        <w:t xml:space="preserve">M. barkeri </w:t>
      </w:r>
      <w:r w:rsidRPr="00A9252B">
        <w:rPr>
          <w:rFonts w:ascii="Times New Roman" w:hAnsi="Times New Roman" w:cs="Times New Roman"/>
          <w:sz w:val="24"/>
          <w:szCs w:val="24"/>
        </w:rPr>
        <w:t>cultures.</w:t>
      </w:r>
    </w:p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2876"/>
        <w:gridCol w:w="1438"/>
        <w:gridCol w:w="1439"/>
        <w:gridCol w:w="1438"/>
        <w:gridCol w:w="1439"/>
      </w:tblGrid>
      <w:tr w:rsidR="00174E44" w:rsidRPr="00A9252B" w14:paraId="2BC2863B" w14:textId="77777777" w:rsidTr="00EA28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87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5ED41A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7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FBB6ED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30˚C</w:t>
            </w:r>
          </w:p>
        </w:tc>
        <w:tc>
          <w:tcPr>
            <w:tcW w:w="2877" w:type="dxa"/>
            <w:gridSpan w:val="2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7A54E88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0˚C</w:t>
            </w:r>
          </w:p>
        </w:tc>
      </w:tr>
      <w:tr w:rsidR="00174E44" w:rsidRPr="00A9252B" w14:paraId="04A710B2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A46291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Condition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D664C6A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Day 0</w:t>
            </w: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8E3C05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Day 28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3A190E5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Day 0</w:t>
            </w: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404514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Day 28</w:t>
            </w:r>
          </w:p>
        </w:tc>
      </w:tr>
      <w:tr w:rsidR="00174E44" w:rsidRPr="00A9252B" w14:paraId="7D1B646D" w14:textId="77777777" w:rsidTr="00EA28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18383CE1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Control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408450C4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4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2F1B3E8E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51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433B8EC6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shd w:val="clear" w:color="auto" w:fill="auto"/>
          </w:tcPr>
          <w:p w14:paraId="5EE11CD1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81</w:t>
            </w:r>
          </w:p>
        </w:tc>
      </w:tr>
      <w:tr w:rsidR="00174E44" w:rsidRPr="00A9252B" w14:paraId="2AF58BDC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6" w:type="dxa"/>
            <w:tcBorders>
              <w:right w:val="single" w:sz="4" w:space="0" w:color="auto"/>
            </w:tcBorders>
            <w:shd w:val="clear" w:color="auto" w:fill="auto"/>
          </w:tcPr>
          <w:p w14:paraId="1EE89605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Mg(ClO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  <w:t>4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)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5BD0115C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1439" w:type="dxa"/>
            <w:tcBorders>
              <w:right w:val="single" w:sz="4" w:space="0" w:color="auto"/>
            </w:tcBorders>
            <w:shd w:val="clear" w:color="auto" w:fill="auto"/>
          </w:tcPr>
          <w:p w14:paraId="5836E491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49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4CEB68F7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1439" w:type="dxa"/>
            <w:shd w:val="clear" w:color="auto" w:fill="auto"/>
          </w:tcPr>
          <w:p w14:paraId="7E26A0D8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76</w:t>
            </w:r>
          </w:p>
        </w:tc>
      </w:tr>
      <w:tr w:rsidR="00174E44" w:rsidRPr="00A9252B" w14:paraId="0904EF07" w14:textId="77777777" w:rsidTr="00EA28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6" w:type="dxa"/>
            <w:tcBorders>
              <w:right w:val="single" w:sz="4" w:space="0" w:color="auto"/>
            </w:tcBorders>
            <w:shd w:val="clear" w:color="auto" w:fill="auto"/>
          </w:tcPr>
          <w:p w14:paraId="29034779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Na(ClO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  <w:t>4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)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7DD9AA8B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25</w:t>
            </w:r>
          </w:p>
        </w:tc>
        <w:tc>
          <w:tcPr>
            <w:tcW w:w="1439" w:type="dxa"/>
            <w:tcBorders>
              <w:right w:val="single" w:sz="4" w:space="0" w:color="auto"/>
            </w:tcBorders>
            <w:shd w:val="clear" w:color="auto" w:fill="auto"/>
          </w:tcPr>
          <w:p w14:paraId="2270A28A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48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56184E57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25</w:t>
            </w:r>
          </w:p>
        </w:tc>
        <w:tc>
          <w:tcPr>
            <w:tcW w:w="1439" w:type="dxa"/>
            <w:shd w:val="clear" w:color="auto" w:fill="auto"/>
          </w:tcPr>
          <w:p w14:paraId="7D824102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86</w:t>
            </w:r>
          </w:p>
        </w:tc>
      </w:tr>
      <w:tr w:rsidR="00174E44" w:rsidRPr="00A9252B" w14:paraId="35EE8DE6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6" w:type="dxa"/>
            <w:tcBorders>
              <w:right w:val="single" w:sz="4" w:space="0" w:color="auto"/>
            </w:tcBorders>
            <w:shd w:val="clear" w:color="auto" w:fill="auto"/>
          </w:tcPr>
          <w:p w14:paraId="1D52986A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Ca(ClO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  <w:t>4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</w:rPr>
              <w:t>)</w:t>
            </w:r>
            <w:r w:rsidRPr="00A9252B">
              <w:rPr>
                <w:rFonts w:ascii="Times New Roman" w:hAnsi="Times New Roman" w:cs="Times New Roman"/>
                <w:i w:val="0"/>
                <w:iCs w:val="0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04ADEF2E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439" w:type="dxa"/>
            <w:tcBorders>
              <w:right w:val="single" w:sz="4" w:space="0" w:color="auto"/>
            </w:tcBorders>
            <w:shd w:val="clear" w:color="auto" w:fill="auto"/>
          </w:tcPr>
          <w:p w14:paraId="1FBD74EE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78</w:t>
            </w:r>
          </w:p>
        </w:tc>
        <w:tc>
          <w:tcPr>
            <w:tcW w:w="1438" w:type="dxa"/>
            <w:tcBorders>
              <w:left w:val="single" w:sz="4" w:space="0" w:color="auto"/>
            </w:tcBorders>
            <w:shd w:val="clear" w:color="auto" w:fill="auto"/>
          </w:tcPr>
          <w:p w14:paraId="423B914C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439" w:type="dxa"/>
            <w:shd w:val="clear" w:color="auto" w:fill="auto"/>
          </w:tcPr>
          <w:p w14:paraId="0241EB5A" w14:textId="77777777" w:rsidR="00174E44" w:rsidRPr="00A9252B" w:rsidRDefault="00174E44" w:rsidP="002F1FAE">
            <w:pPr>
              <w:pStyle w:val="BodyText"/>
              <w:tabs>
                <w:tab w:val="left" w:pos="6809"/>
                <w:tab w:val="left" w:pos="7823"/>
                <w:tab w:val="left" w:pos="8797"/>
                <w:tab w:val="left" w:pos="10098"/>
                <w:tab w:val="left" w:pos="11072"/>
                <w:tab w:val="left" w:pos="12045"/>
                <w:tab w:val="left" w:pos="13019"/>
              </w:tabs>
              <w:spacing w:before="11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A9252B">
              <w:rPr>
                <w:rFonts w:ascii="Times New Roman" w:hAnsi="Times New Roman" w:cs="Times New Roman"/>
                <w:sz w:val="24"/>
                <w:szCs w:val="24"/>
              </w:rPr>
              <w:t>6.53</w:t>
            </w:r>
          </w:p>
        </w:tc>
      </w:tr>
    </w:tbl>
    <w:p w14:paraId="76B5E9A9" w14:textId="77777777" w:rsidR="008169AA" w:rsidRPr="00A9252B" w:rsidRDefault="008169AA" w:rsidP="008169AA">
      <w:pPr>
        <w:spacing w:line="480" w:lineRule="auto"/>
        <w:rPr>
          <w:rFonts w:cs="Times New Roman"/>
        </w:rPr>
      </w:pPr>
    </w:p>
    <w:p w14:paraId="493839EC" w14:textId="4AF8426F" w:rsidR="008169AA" w:rsidRPr="00A9252B" w:rsidRDefault="008169AA" w:rsidP="008169AA">
      <w:pPr>
        <w:spacing w:line="480" w:lineRule="auto"/>
        <w:rPr>
          <w:rFonts w:cs="Times New Roman"/>
        </w:rPr>
      </w:pPr>
      <w:r w:rsidRPr="00A9252B">
        <w:rPr>
          <w:rFonts w:cs="Times New Roman"/>
          <w:b/>
          <w:bCs/>
        </w:rPr>
        <w:t>Tables S</w:t>
      </w:r>
      <w:r w:rsidR="00127D2C" w:rsidRPr="00A9252B">
        <w:rPr>
          <w:rFonts w:cs="Times New Roman"/>
          <w:b/>
          <w:bCs/>
        </w:rPr>
        <w:t>5</w:t>
      </w:r>
      <w:r w:rsidRPr="00A9252B">
        <w:rPr>
          <w:rFonts w:cs="Times New Roman"/>
          <w:b/>
          <w:bCs/>
        </w:rPr>
        <w:t xml:space="preserve"> – S1</w:t>
      </w:r>
      <w:r w:rsidR="00AB4247">
        <w:rPr>
          <w:rFonts w:cs="Times New Roman"/>
          <w:b/>
          <w:bCs/>
        </w:rPr>
        <w:t>1</w:t>
      </w:r>
      <w:r w:rsidRPr="00A9252B">
        <w:rPr>
          <w:rFonts w:cs="Times New Roman"/>
        </w:rPr>
        <w:t xml:space="preserve"> can be found as additional .xlsx files.</w:t>
      </w:r>
    </w:p>
    <w:p w14:paraId="677F4518" w14:textId="0DA1E52F" w:rsidR="00174E44" w:rsidRDefault="00174E44" w:rsidP="002F1FAE">
      <w:pPr>
        <w:spacing w:line="480" w:lineRule="auto"/>
        <w:rPr>
          <w:rFonts w:cs="Times New Roman"/>
        </w:rPr>
      </w:pPr>
    </w:p>
    <w:p w14:paraId="16E202BC" w14:textId="65331ACE" w:rsidR="00790894" w:rsidRDefault="00790894" w:rsidP="002F1FAE">
      <w:pPr>
        <w:spacing w:line="480" w:lineRule="auto"/>
        <w:rPr>
          <w:rFonts w:cs="Times New Roman"/>
        </w:rPr>
      </w:pPr>
    </w:p>
    <w:p w14:paraId="749832FD" w14:textId="3F494DF8" w:rsidR="00790894" w:rsidRDefault="00790894" w:rsidP="002F1FAE">
      <w:pPr>
        <w:spacing w:line="480" w:lineRule="auto"/>
        <w:rPr>
          <w:rFonts w:cs="Times New Roman"/>
        </w:rPr>
      </w:pPr>
    </w:p>
    <w:p w14:paraId="7A40F6EF" w14:textId="77777777" w:rsidR="00790894" w:rsidRPr="00A9252B" w:rsidRDefault="00790894" w:rsidP="002F1FAE">
      <w:pPr>
        <w:spacing w:line="480" w:lineRule="auto"/>
        <w:rPr>
          <w:rFonts w:cs="Times New Roman"/>
        </w:rPr>
      </w:pPr>
    </w:p>
    <w:p w14:paraId="26A5ADD5" w14:textId="46EB925C" w:rsidR="00174E44" w:rsidRPr="00A9252B" w:rsidRDefault="009F4AC7" w:rsidP="002F1FAE">
      <w:pPr>
        <w:rPr>
          <w:rFonts w:cs="Times New Roman"/>
        </w:rPr>
      </w:pPr>
      <w:r w:rsidRPr="00A9252B">
        <w:rPr>
          <w:rFonts w:cs="Times New Roman"/>
          <w:b/>
        </w:rPr>
        <w:t>Table S1</w:t>
      </w:r>
      <w:r w:rsidR="00AB4247">
        <w:rPr>
          <w:rFonts w:cs="Times New Roman"/>
          <w:b/>
        </w:rPr>
        <w:t>2</w:t>
      </w:r>
      <w:r w:rsidRPr="00A9252B">
        <w:rPr>
          <w:rFonts w:cs="Times New Roman"/>
          <w:b/>
        </w:rPr>
        <w:t>.</w:t>
      </w:r>
      <w:r w:rsidR="00174E44" w:rsidRPr="00A9252B">
        <w:rPr>
          <w:rFonts w:cs="Times New Roman"/>
          <w:b/>
        </w:rPr>
        <w:t xml:space="preserve"> </w:t>
      </w:r>
      <w:r w:rsidR="00174E44" w:rsidRPr="00A9252B">
        <w:rPr>
          <w:rFonts w:cs="Times New Roman"/>
        </w:rPr>
        <w:t xml:space="preserve">Gene abbreviations of proteins visualized in Figure </w:t>
      </w:r>
      <w:r w:rsidR="00C620FD" w:rsidRPr="00A9252B">
        <w:rPr>
          <w:rFonts w:cs="Times New Roman"/>
        </w:rPr>
        <w:t>3</w:t>
      </w:r>
      <w:r w:rsidR="008169AA" w:rsidRPr="00A9252B">
        <w:rPr>
          <w:rFonts w:cs="Times New Roman"/>
        </w:rPr>
        <w:t>.</w:t>
      </w:r>
    </w:p>
    <w:p w14:paraId="25466A91" w14:textId="77777777" w:rsidR="00C45688" w:rsidRPr="00A9252B" w:rsidRDefault="00C45688" w:rsidP="002F1FAE">
      <w:pPr>
        <w:rPr>
          <w:rFonts w:cs="Times New Roman"/>
          <w:bCs/>
        </w:rPr>
      </w:pPr>
    </w:p>
    <w:tbl>
      <w:tblPr>
        <w:tblStyle w:val="PlainTable5"/>
        <w:tblW w:w="0" w:type="auto"/>
        <w:jc w:val="center"/>
        <w:tblLook w:val="04A0" w:firstRow="1" w:lastRow="0" w:firstColumn="1" w:lastColumn="0" w:noHBand="0" w:noVBand="1"/>
      </w:tblPr>
      <w:tblGrid>
        <w:gridCol w:w="7650"/>
        <w:gridCol w:w="1669"/>
      </w:tblGrid>
      <w:tr w:rsidR="00174E44" w:rsidRPr="00A9252B" w14:paraId="6F128E32" w14:textId="77777777" w:rsidTr="00714B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0A9108" w14:textId="77777777" w:rsidR="00174E44" w:rsidRPr="00A9252B" w:rsidRDefault="00174E44" w:rsidP="002F1FAE">
            <w:pPr>
              <w:jc w:val="center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Encoded Protein</w:t>
            </w:r>
          </w:p>
        </w:tc>
        <w:tc>
          <w:tcPr>
            <w:tcW w:w="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96ABE47" w14:textId="77777777" w:rsidR="00174E44" w:rsidRPr="00A9252B" w:rsidRDefault="00174E44" w:rsidP="002F1F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Nomenclature</w:t>
            </w:r>
          </w:p>
        </w:tc>
      </w:tr>
      <w:tr w:rsidR="00FC318E" w:rsidRPr="00A9252B" w14:paraId="5DFB9E46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08EA1A0E" w14:textId="58EAD637" w:rsidR="00FC318E" w:rsidRPr="00A9252B" w:rsidRDefault="00FC318E" w:rsidP="00FC318E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l methyltransferase corrinoid protein</w:t>
            </w:r>
          </w:p>
        </w:tc>
        <w:tc>
          <w:tcPr>
            <w:tcW w:w="16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7F64682" w14:textId="6B8D9CF2" w:rsidR="00FC318E" w:rsidRPr="00A9252B" w:rsidRDefault="00FC318E" w:rsidP="00FC31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a</w:t>
            </w:r>
            <w:r w:rsidRPr="00A9252B">
              <w:rPr>
                <w:rFonts w:cs="Times New Roman"/>
              </w:rPr>
              <w:t>C</w:t>
            </w:r>
          </w:p>
        </w:tc>
      </w:tr>
      <w:tr w:rsidR="00FC318E" w:rsidRPr="00A9252B" w14:paraId="4C9DFDE8" w14:textId="77777777" w:rsidTr="00C4568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900B0F6" w14:textId="071DC942" w:rsidR="00FC318E" w:rsidRPr="00A9252B" w:rsidRDefault="00FC318E" w:rsidP="00FC318E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l:corrinoid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A918B68" w14:textId="4B72BD02" w:rsidR="00FC318E" w:rsidRPr="00A9252B" w:rsidRDefault="00FC318E" w:rsidP="00FC31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a</w:t>
            </w:r>
            <w:r w:rsidRPr="00A9252B">
              <w:rPr>
                <w:rFonts w:cs="Times New Roman"/>
              </w:rPr>
              <w:t>B</w:t>
            </w:r>
          </w:p>
        </w:tc>
      </w:tr>
      <w:tr w:rsidR="00FC318E" w:rsidRPr="00A9252B" w14:paraId="3CCB42D7" w14:textId="77777777" w:rsidTr="00C456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DFF62BB" w14:textId="48DB5363" w:rsidR="00FC318E" w:rsidRPr="00A9252B" w:rsidRDefault="00FC318E" w:rsidP="00FC318E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l-specific methylcobalamin:coenzyme M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97B5DD2" w14:textId="2E63D25E" w:rsidR="00FC318E" w:rsidRPr="00A9252B" w:rsidRDefault="00FC318E" w:rsidP="00FC31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a</w:t>
            </w:r>
            <w:r w:rsidRPr="00A9252B">
              <w:rPr>
                <w:rFonts w:cs="Times New Roman"/>
              </w:rPr>
              <w:t>A</w:t>
            </w:r>
          </w:p>
        </w:tc>
      </w:tr>
      <w:tr w:rsidR="00FC318E" w:rsidRPr="00A9252B" w14:paraId="2A6BBF7C" w14:textId="77777777" w:rsidTr="00C4568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430CB47" w14:textId="27862793" w:rsidR="00FC318E" w:rsidRPr="00A9252B" w:rsidRDefault="00FC318E" w:rsidP="00FC318E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rimethylamine methyltransferase corrinoid protein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EF364B9" w14:textId="52AAEA75" w:rsidR="00FC318E" w:rsidRPr="00A9252B" w:rsidRDefault="00FC318E" w:rsidP="00FC31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t</w:t>
            </w:r>
            <w:r w:rsidRPr="00A9252B">
              <w:rPr>
                <w:rFonts w:cs="Times New Roman"/>
              </w:rPr>
              <w:t>C</w:t>
            </w:r>
          </w:p>
        </w:tc>
      </w:tr>
      <w:tr w:rsidR="00FC318E" w:rsidRPr="00A9252B" w14:paraId="29463ED6" w14:textId="77777777" w:rsidTr="00C456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F9D65F3" w14:textId="268FF9B0" w:rsidR="00FC318E" w:rsidRPr="00A9252B" w:rsidRDefault="00FC318E" w:rsidP="00FC318E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rimethylamine:corrinoid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45CDAE3" w14:textId="6F908ACD" w:rsidR="00FC318E" w:rsidRPr="00A9252B" w:rsidRDefault="00FC318E" w:rsidP="00FC31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t</w:t>
            </w:r>
            <w:r w:rsidRPr="00A9252B">
              <w:rPr>
                <w:rFonts w:cs="Times New Roman"/>
              </w:rPr>
              <w:t>B</w:t>
            </w:r>
          </w:p>
        </w:tc>
      </w:tr>
      <w:tr w:rsidR="00C45688" w:rsidRPr="00A9252B" w14:paraId="44FC2CD1" w14:textId="77777777" w:rsidTr="00C4568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8271030" w14:textId="565A9F66" w:rsidR="00C45688" w:rsidRPr="00A9252B" w:rsidRDefault="00C45688" w:rsidP="00C45688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Dimethylamine perme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DA4C3E6" w14:textId="5231DD4E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b</w:t>
            </w:r>
            <w:r w:rsidRPr="00A9252B">
              <w:rPr>
                <w:rFonts w:cs="Times New Roman"/>
              </w:rPr>
              <w:t>P</w:t>
            </w:r>
          </w:p>
        </w:tc>
      </w:tr>
      <w:tr w:rsidR="00C45688" w:rsidRPr="00A9252B" w14:paraId="7C0E8EEA" w14:textId="77777777" w:rsidTr="00C456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86B4442" w14:textId="618559AD" w:rsidR="00C45688" w:rsidRPr="00714B33" w:rsidRDefault="00C45688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Dimethylamine methyltransferase corrinoid protein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62672CA" w14:textId="436A7E96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tb</w:t>
            </w:r>
            <w:r w:rsidRPr="00A9252B">
              <w:rPr>
                <w:rFonts w:cs="Times New Roman"/>
              </w:rPr>
              <w:t>C</w:t>
            </w:r>
          </w:p>
        </w:tc>
      </w:tr>
      <w:tr w:rsidR="00C45688" w:rsidRPr="00A9252B" w14:paraId="5BCE3036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B84FCE0" w14:textId="77777777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A9252B">
              <w:rPr>
                <w:rFonts w:cs="Times New Roman"/>
                <w:i w:val="0"/>
                <w:iCs w:val="0"/>
                <w:sz w:val="24"/>
                <w:lang w:val="fr-FR"/>
              </w:rPr>
              <w:t>Dimethylamine:corrindoid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7E5F3FE" w14:textId="6DA1ECEF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b</w:t>
            </w:r>
            <w:r w:rsidRPr="00A9252B">
              <w:rPr>
                <w:rFonts w:cs="Times New Roman"/>
              </w:rPr>
              <w:t>B</w:t>
            </w:r>
          </w:p>
        </w:tc>
      </w:tr>
      <w:tr w:rsidR="00C45688" w:rsidRPr="00A9252B" w14:paraId="66E616BB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01C78C3" w14:textId="780B87B4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onomethylamine perme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F518EF5" w14:textId="5B321649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m</w:t>
            </w:r>
            <w:r w:rsidRPr="00A9252B">
              <w:rPr>
                <w:rFonts w:cs="Times New Roman"/>
              </w:rPr>
              <w:t>P</w:t>
            </w:r>
          </w:p>
        </w:tc>
      </w:tr>
      <w:tr w:rsidR="00C45688" w:rsidRPr="00A9252B" w14:paraId="05F5623A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402F9F3" w14:textId="2B8DD0FA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  <w:lang w:val="fr-FR"/>
              </w:rPr>
              <w:t>Monomethylamine methyltransferase corrinoid protein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13B95FA" w14:textId="63960CB7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m</w:t>
            </w:r>
            <w:r w:rsidRPr="00A9252B">
              <w:rPr>
                <w:rFonts w:cs="Times New Roman"/>
              </w:rPr>
              <w:t>C</w:t>
            </w:r>
          </w:p>
        </w:tc>
      </w:tr>
      <w:tr w:rsidR="00C45688" w:rsidRPr="00A9252B" w14:paraId="27A6F222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1C60CB5" w14:textId="0E72A53F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Monomethylamine:corrinoid protein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5E25A17" w14:textId="4F70AF1C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m</w:t>
            </w:r>
            <w:r w:rsidRPr="00A9252B">
              <w:rPr>
                <w:rFonts w:cs="Times New Roman"/>
              </w:rPr>
              <w:t>B</w:t>
            </w:r>
            <w:r w:rsidRPr="00A9252B" w:rsidDel="00FC318E">
              <w:rPr>
                <w:rFonts w:cs="Times New Roman"/>
                <w:i/>
                <w:iCs/>
              </w:rPr>
              <w:t xml:space="preserve"> </w:t>
            </w:r>
          </w:p>
        </w:tc>
      </w:tr>
      <w:tr w:rsidR="00C45688" w:rsidRPr="00A9252B" w14:paraId="5B3ED1EE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AA3CAA8" w14:textId="30FAA109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amine-specific methylcobalamin:coenzyme M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8A273BD" w14:textId="23D22423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b</w:t>
            </w:r>
            <w:r w:rsidRPr="00A9252B">
              <w:rPr>
                <w:rFonts w:cs="Times New Roman"/>
              </w:rPr>
              <w:t>A</w:t>
            </w:r>
            <w:r w:rsidRPr="00A9252B" w:rsidDel="00FC318E">
              <w:rPr>
                <w:rFonts w:cs="Times New Roman"/>
                <w:i/>
                <w:iCs/>
              </w:rPr>
              <w:t xml:space="preserve"> </w:t>
            </w:r>
          </w:p>
        </w:tc>
      </w:tr>
      <w:tr w:rsidR="00C45688" w:rsidRPr="00A9252B" w14:paraId="3997A243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408811D" w14:textId="4FC10C1C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cetyl-CoA Synthet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54DED5C" w14:textId="1CB86294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cs</w:t>
            </w:r>
          </w:p>
        </w:tc>
      </w:tr>
      <w:tr w:rsidR="00C45688" w:rsidRPr="00A9252B" w14:paraId="58008A8C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938B4E4" w14:textId="68AA89DA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cetate kin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F804C6B" w14:textId="11052B5B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ck</w:t>
            </w:r>
            <w:r w:rsidRPr="00A9252B">
              <w:rPr>
                <w:rFonts w:cs="Times New Roman"/>
              </w:rPr>
              <w:t>A</w:t>
            </w:r>
          </w:p>
        </w:tc>
      </w:tr>
      <w:tr w:rsidR="00C45688" w:rsidRPr="00A9252B" w14:paraId="72496530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7D0095B" w14:textId="0E5CEB46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hosphoacetyl 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303C27F" w14:textId="189FCF6C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ta</w:t>
            </w:r>
          </w:p>
        </w:tc>
      </w:tr>
      <w:tr w:rsidR="00C45688" w:rsidRPr="00A9252B" w14:paraId="5ABF9413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4BBE7BD" w14:textId="45E5237F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arbon monoxide dehydrogenase cooS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7B5F688" w14:textId="5B2012A7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714B33">
              <w:rPr>
                <w:rFonts w:cs="Times New Roman"/>
                <w:i/>
                <w:iCs/>
              </w:rPr>
              <w:t>coo</w:t>
            </w:r>
            <w:r w:rsidRPr="00714B33">
              <w:rPr>
                <w:rFonts w:cs="Times New Roman"/>
              </w:rPr>
              <w:t>S</w:t>
            </w:r>
          </w:p>
        </w:tc>
      </w:tr>
      <w:tr w:rsidR="00C45688" w:rsidRPr="00A9252B" w14:paraId="2AFFD3D8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2A0807C" w14:textId="4172252F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arbon monoxide dehydrogenase cooF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26DD7E2" w14:textId="0CC36B38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coo</w:t>
            </w:r>
            <w:r w:rsidRPr="00A9252B">
              <w:rPr>
                <w:rFonts w:cs="Times New Roman"/>
              </w:rPr>
              <w:t>F</w:t>
            </w:r>
          </w:p>
        </w:tc>
      </w:tr>
      <w:tr w:rsidR="00C45688" w:rsidRPr="00A9252B" w14:paraId="18A0612D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36ECEAD" w14:textId="370EE109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 dehydrogenase accessory protein cooC (nickel insertion)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CFB8815" w14:textId="7A058150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coo</w:t>
            </w:r>
            <w:r w:rsidRPr="00A9252B">
              <w:rPr>
                <w:rFonts w:cs="Times New Roman"/>
              </w:rPr>
              <w:t>C</w:t>
            </w:r>
          </w:p>
        </w:tc>
      </w:tr>
      <w:tr w:rsidR="00C45688" w:rsidRPr="00A9252B" w14:paraId="7502AFE9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BBCC321" w14:textId="403EC429" w:rsidR="00C45688" w:rsidRPr="00A9252B" w:rsidRDefault="00C45688" w:rsidP="00C45688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 dehydrogenase/acetyl-CoA subunit epsilon, CODH subcomplex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396A346" w14:textId="69514A8B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cd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ε</m:t>
              </m:r>
            </m:oMath>
          </w:p>
        </w:tc>
      </w:tr>
      <w:tr w:rsidR="00C45688" w:rsidRPr="00A9252B" w14:paraId="25BD4060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FBEAB32" w14:textId="47EA1A85" w:rsidR="00C45688" w:rsidRPr="00A9252B" w:rsidRDefault="00C45688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 dehydrogenase/acetyl-CoA synthase subunit delta, corrinoid FeS subcomplex small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0BA4A33" w14:textId="27643480" w:rsidR="00C45688" w:rsidRPr="00714B33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cd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δ</m:t>
              </m:r>
            </m:oMath>
          </w:p>
        </w:tc>
      </w:tr>
      <w:tr w:rsidR="00C45688" w:rsidRPr="00A9252B" w14:paraId="5B59C6DA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85B5F0A" w14:textId="77EBC8FF" w:rsidR="00C45688" w:rsidRPr="00A9252B" w:rsidRDefault="00C45688" w:rsidP="00C45688">
            <w:pPr>
              <w:rPr>
                <w:rFonts w:cs="Times New Roman"/>
                <w:i w:val="0"/>
                <w:iCs w:val="0"/>
                <w:color w:val="00000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/>
                <w:sz w:val="24"/>
              </w:rPr>
              <w:t>5-H</w:t>
            </w:r>
            <w:r w:rsidRPr="00A9252B">
              <w:rPr>
                <w:rFonts w:cs="Times New Roman"/>
                <w:i w:val="0"/>
                <w:iCs w:val="0"/>
                <w:color w:val="000000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color w:val="000000"/>
                <w:sz w:val="24"/>
              </w:rPr>
              <w:t>SPT:corrinoid iron-sulfur protein meth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459FD5E" w14:textId="21E1302D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cd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γ</m:t>
              </m:r>
            </m:oMath>
          </w:p>
        </w:tc>
      </w:tr>
      <w:tr w:rsidR="00C45688" w:rsidRPr="00A9252B" w14:paraId="66D74F78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E2E92E2" w14:textId="39A25F0B" w:rsidR="00C45688" w:rsidRPr="00A9252B" w:rsidRDefault="00615E33" w:rsidP="00615E33">
            <w:pPr>
              <w:rPr>
                <w:rFonts w:cs="Times New Roman"/>
                <w:i w:val="0"/>
                <w:iCs w:val="0"/>
                <w:color w:val="00000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/>
                <w:sz w:val="24"/>
              </w:rPr>
              <w:t>CO dehydrogenase/acetyl-CoA synthase subunit beta, acetyl-CoA synth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BC59AF9" w14:textId="7F102402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cd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β</m:t>
              </m:r>
            </m:oMath>
          </w:p>
        </w:tc>
      </w:tr>
      <w:tr w:rsidR="00C45688" w:rsidRPr="00A9252B" w14:paraId="7246F781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D10A919" w14:textId="12F9B1E7" w:rsidR="00C45688" w:rsidRPr="00A9252B" w:rsidRDefault="00615E33" w:rsidP="00615E33">
            <w:pPr>
              <w:rPr>
                <w:rFonts w:cs="Times New Roman"/>
                <w:i w:val="0"/>
                <w:iCs w:val="0"/>
                <w:color w:val="00000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000000"/>
                <w:sz w:val="24"/>
              </w:rPr>
              <w:t>CO dehydrogenase/acetyl-CoA synthase subunit alpha, CO dehydrogenase subcomplex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334239C" w14:textId="74030B64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cd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α</m:t>
              </m:r>
            </m:oMath>
          </w:p>
        </w:tc>
      </w:tr>
      <w:tr w:rsidR="00C45688" w:rsidRPr="00A9252B" w14:paraId="39161B1F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791F5EB" w14:textId="2A3AA2D0" w:rsidR="00C45688" w:rsidRPr="00A9252B" w:rsidRDefault="008362D7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color w:val="3F3F3F"/>
                <w:sz w:val="24"/>
              </w:rPr>
              <w:t>Methyl coenzyme M reductase system component A2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593FB22" w14:textId="0D0301BD" w:rsidR="00C45688" w:rsidRPr="00A9252B" w:rsidRDefault="00C45688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atw</w:t>
            </w:r>
          </w:p>
        </w:tc>
      </w:tr>
      <w:tr w:rsidR="00C45688" w:rsidRPr="00A9252B" w14:paraId="59C7C922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01B50F3" w14:textId="61E16F3E" w:rsidR="00C45688" w:rsidRPr="00A9252B" w:rsidRDefault="008362D7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-coenzyme M reductase gamma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2FD4834" w14:textId="4451BC3D" w:rsidR="00C45688" w:rsidRPr="00A9252B" w:rsidRDefault="008362D7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mcr</w:t>
            </w:r>
            <w:r w:rsidRPr="00A9252B">
              <w:rPr>
                <w:rFonts w:cs="Times New Roman"/>
              </w:rPr>
              <w:t>G</w:t>
            </w:r>
          </w:p>
        </w:tc>
      </w:tr>
      <w:tr w:rsidR="008362D7" w:rsidRPr="00A9252B" w14:paraId="56388B16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0FBD1E8" w14:textId="52E98360" w:rsidR="008362D7" w:rsidRPr="00A9252B" w:rsidRDefault="008362D7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-coenzyme M reductase delta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7B06C53" w14:textId="501243ED" w:rsidR="008362D7" w:rsidRPr="00A9252B" w:rsidRDefault="008362D7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cr</w:t>
            </w:r>
            <w:r w:rsidRPr="00A9252B">
              <w:rPr>
                <w:rFonts w:cs="Times New Roman"/>
              </w:rPr>
              <w:t>D</w:t>
            </w:r>
          </w:p>
        </w:tc>
      </w:tr>
      <w:tr w:rsidR="008362D7" w:rsidRPr="00A9252B" w14:paraId="0C0E4DF7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6FA111E" w14:textId="21A03F48" w:rsidR="008362D7" w:rsidRPr="00A9252B" w:rsidRDefault="008362D7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-coenzyme M reductase operon protein C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26F8A03" w14:textId="7CAD79F7" w:rsidR="008362D7" w:rsidRPr="00A9252B" w:rsidRDefault="008362D7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mcr</w:t>
            </w:r>
            <w:r w:rsidRPr="00A9252B">
              <w:rPr>
                <w:rFonts w:cs="Times New Roman"/>
              </w:rPr>
              <w:t>C</w:t>
            </w:r>
          </w:p>
        </w:tc>
      </w:tr>
      <w:tr w:rsidR="008362D7" w:rsidRPr="00A9252B" w14:paraId="46C7EC5C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B7BB360" w14:textId="3652C916" w:rsidR="008362D7" w:rsidRPr="00A9252B" w:rsidRDefault="008362D7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-coenzyme M reductase beta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39D5B65" w14:textId="7DF6B879" w:rsidR="008362D7" w:rsidRPr="00A9252B" w:rsidRDefault="008362D7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mcr</w:t>
            </w:r>
            <w:r w:rsidRPr="00A9252B">
              <w:rPr>
                <w:rFonts w:cs="Times New Roman"/>
              </w:rPr>
              <w:t>B</w:t>
            </w:r>
          </w:p>
        </w:tc>
      </w:tr>
      <w:tr w:rsidR="00C45688" w:rsidRPr="00A9252B" w14:paraId="431A2BDB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BBCDA4E" w14:textId="3F5CAE81" w:rsidR="00C45688" w:rsidRPr="00A9252B" w:rsidRDefault="00C45688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Methyl-coenzyme M reductase </w:t>
            </w:r>
            <w:r w:rsidR="008362D7" w:rsidRPr="00A9252B">
              <w:rPr>
                <w:rFonts w:cs="Times New Roman"/>
                <w:i w:val="0"/>
                <w:iCs w:val="0"/>
                <w:sz w:val="24"/>
              </w:rPr>
              <w:t xml:space="preserve">alpha 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70FC58A" w14:textId="3AD2A913" w:rsidR="00C45688" w:rsidRPr="00A9252B" w:rsidRDefault="00C45688" w:rsidP="00C456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cr</w:t>
            </w:r>
            <w:r w:rsidR="008362D7" w:rsidRPr="00A9252B">
              <w:rPr>
                <w:rFonts w:cs="Times New Roman"/>
              </w:rPr>
              <w:t>A</w:t>
            </w:r>
            <w:r w:rsidR="008362D7" w:rsidRPr="00A9252B">
              <w:rPr>
                <w:rFonts w:cs="Times New Roman"/>
                <w:i/>
                <w:iCs/>
              </w:rPr>
              <w:t xml:space="preserve"> </w:t>
            </w:r>
          </w:p>
        </w:tc>
      </w:tr>
      <w:tr w:rsidR="00A9252B" w:rsidRPr="00A9252B" w14:paraId="49026486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51A3566" w14:textId="0CFECB6B" w:rsidR="00A9252B" w:rsidRPr="00A9252B" w:rsidRDefault="00A9252B" w:rsidP="00C45688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hydrogenase subunit gamm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97F7042" w14:textId="50DBE2D8" w:rsidR="00A9252B" w:rsidRPr="00A9252B" w:rsidRDefault="00A9252B" w:rsidP="00C456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fr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γ</m:t>
              </m:r>
            </m:oMath>
          </w:p>
        </w:tc>
      </w:tr>
      <w:tr w:rsidR="00A9252B" w:rsidRPr="00A9252B" w14:paraId="0CB1A491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7A7DC89" w14:textId="09782F51" w:rsidR="00A9252B" w:rsidRPr="00A9252B" w:rsidRDefault="00A9252B" w:rsidP="00A9252B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hydrogenase subunit bet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DC43F00" w14:textId="1E9A6ABD" w:rsidR="00A9252B" w:rsidRPr="00A9252B" w:rsidRDefault="00A9252B" w:rsidP="00A925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fr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β</m:t>
              </m:r>
            </m:oMath>
          </w:p>
        </w:tc>
      </w:tr>
      <w:tr w:rsidR="00A9252B" w:rsidRPr="00A9252B" w14:paraId="7DCD6219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602FFAF" w14:textId="6C1C1084" w:rsidR="00A9252B" w:rsidRPr="00A9252B" w:rsidRDefault="00A9252B" w:rsidP="00A9252B">
            <w:pPr>
              <w:rPr>
                <w:rFonts w:cs="Times New Roman"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hydrogenase subunit alph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C17881C" w14:textId="4A14D326" w:rsidR="00A9252B" w:rsidRPr="00A9252B" w:rsidRDefault="00A9252B" w:rsidP="00A925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frh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α</m:t>
              </m:r>
            </m:oMath>
          </w:p>
        </w:tc>
      </w:tr>
      <w:tr w:rsidR="00A9252B" w:rsidRPr="00A9252B" w14:paraId="7C0FD711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B3967AC" w14:textId="04DFBFB8" w:rsidR="00A9252B" w:rsidRPr="00A9252B" w:rsidRDefault="00A9252B" w:rsidP="00A9252B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phenazine hydrogenase cytochrome b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44AFE6F" w14:textId="24FD8836" w:rsidR="00A9252B" w:rsidRPr="00A9252B" w:rsidRDefault="00A9252B" w:rsidP="00A925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vht</w:t>
            </w:r>
            <w:r w:rsidRPr="00A9252B">
              <w:rPr>
                <w:rFonts w:cs="Times New Roman"/>
              </w:rPr>
              <w:t>C</w:t>
            </w:r>
          </w:p>
        </w:tc>
      </w:tr>
      <w:tr w:rsidR="00A9252B" w:rsidRPr="00A9252B" w14:paraId="0785F2A6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6BA9300" w14:textId="20899807" w:rsidR="00A9252B" w:rsidRPr="00A9252B" w:rsidRDefault="00A9252B" w:rsidP="00A9252B">
            <w:pPr>
              <w:rPr>
                <w:rFonts w:cs="Times New Roman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phenazine hydrogenase small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EA62929" w14:textId="2D5F5842" w:rsidR="00A9252B" w:rsidRPr="00A9252B" w:rsidRDefault="00A9252B" w:rsidP="00A925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vht</w:t>
            </w:r>
            <w:r w:rsidRPr="00A9252B">
              <w:rPr>
                <w:rFonts w:cs="Times New Roman"/>
              </w:rPr>
              <w:t>G</w:t>
            </w:r>
          </w:p>
        </w:tc>
      </w:tr>
      <w:tr w:rsidR="00A9252B" w:rsidRPr="00A9252B" w14:paraId="661A75DC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32364AD" w14:textId="04785A80" w:rsidR="00A9252B" w:rsidRPr="00A9252B" w:rsidRDefault="00F24453" w:rsidP="00A9252B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bCs/>
                <w:i w:val="0"/>
                <w:iCs w:val="0"/>
                <w:sz w:val="24"/>
              </w:rPr>
              <w:t>Methanopheazine hydrogenase large subunit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FD9EB07" w14:textId="2B094B09" w:rsidR="00A9252B" w:rsidRPr="00A9252B" w:rsidRDefault="00A9252B" w:rsidP="00A925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vht</w:t>
            </w:r>
            <w:r>
              <w:rPr>
                <w:rFonts w:cs="Times New Roman"/>
                <w:bCs/>
              </w:rPr>
              <w:t>A</w:t>
            </w:r>
          </w:p>
        </w:tc>
      </w:tr>
      <w:tr w:rsidR="00F24453" w:rsidRPr="00A9252B" w14:paraId="25414008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02875AE" w14:textId="67D08D68" w:rsidR="00F24453" w:rsidRPr="00F24453" w:rsidRDefault="00F24453" w:rsidP="00F24453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bCs/>
                <w:i w:val="0"/>
                <w:iCs w:val="0"/>
                <w:sz w:val="24"/>
              </w:rPr>
              <w:t>N5-methyl-H</w:t>
            </w:r>
            <w:r>
              <w:rPr>
                <w:rFonts w:cs="Times New Roman"/>
                <w:bCs/>
                <w:i w:val="0"/>
                <w:iCs w:val="0"/>
                <w:sz w:val="24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  <w:sz w:val="24"/>
              </w:rPr>
              <w:t>SPT:methyltransferase, subunit H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B37583F" w14:textId="3DC9B13F" w:rsidR="00F24453" w:rsidRPr="00F24453" w:rsidRDefault="00F24453" w:rsidP="00F244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tr</w:t>
            </w:r>
            <w:r>
              <w:rPr>
                <w:rFonts w:cs="Times New Roman"/>
              </w:rPr>
              <w:t>H</w:t>
            </w:r>
          </w:p>
        </w:tc>
      </w:tr>
      <w:tr w:rsidR="00F24453" w:rsidRPr="00A9252B" w14:paraId="58C23A7F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398619F" w14:textId="786838D8" w:rsidR="00F24453" w:rsidRP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G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7E5DFA9" w14:textId="6F730527" w:rsidR="00F24453" w:rsidRPr="00A9252B" w:rsidRDefault="00F24453" w:rsidP="00F244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 w:rsidRPr="00F24453">
              <w:rPr>
                <w:rFonts w:cs="Times New Roman"/>
                <w:bCs/>
              </w:rPr>
              <w:t>G</w:t>
            </w:r>
          </w:p>
        </w:tc>
      </w:tr>
      <w:tr w:rsidR="00F24453" w:rsidRPr="00A9252B" w14:paraId="76F83BB0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C5BF8DF" w14:textId="5A4B8C8E" w:rsid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F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F673F67" w14:textId="0A024F6B" w:rsidR="00F24453" w:rsidRDefault="00F24453" w:rsidP="00F244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F</w:t>
            </w:r>
          </w:p>
        </w:tc>
      </w:tr>
      <w:tr w:rsidR="00F24453" w:rsidRPr="00A9252B" w14:paraId="456832A9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C16D702" w14:textId="2737856B" w:rsid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3433C2D" w14:textId="2D726C9C" w:rsidR="00F24453" w:rsidRPr="00F24453" w:rsidRDefault="00F24453" w:rsidP="00F244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E</w:t>
            </w:r>
          </w:p>
        </w:tc>
      </w:tr>
      <w:tr w:rsidR="00F24453" w:rsidRPr="00A9252B" w14:paraId="288FAA9D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E7F669A" w14:textId="17C60C89" w:rsid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D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89007FF" w14:textId="2841CF77" w:rsidR="00F24453" w:rsidRPr="00F24453" w:rsidRDefault="00F24453" w:rsidP="00F244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D</w:t>
            </w:r>
          </w:p>
        </w:tc>
      </w:tr>
      <w:tr w:rsidR="00F24453" w:rsidRPr="00A9252B" w14:paraId="4A37DDF1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A910EDF" w14:textId="2E6360C6" w:rsid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C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9F43F94" w14:textId="02293E3C" w:rsidR="00F24453" w:rsidRPr="00F24453" w:rsidRDefault="00F24453" w:rsidP="00F244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C</w:t>
            </w:r>
          </w:p>
        </w:tc>
      </w:tr>
      <w:tr w:rsidR="00F24453" w:rsidRPr="00A9252B" w14:paraId="4E1E2C9A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9C561BD" w14:textId="2A9CDAC7" w:rsidR="00F24453" w:rsidRDefault="00F24453" w:rsidP="00F24453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bCs/>
                <w:i w:val="0"/>
                <w:iCs w:val="0"/>
              </w:rPr>
              <w:t>H</w:t>
            </w:r>
            <w:r>
              <w:rPr>
                <w:rFonts w:cs="Times New Roman"/>
                <w:bCs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bCs/>
                <w:i w:val="0"/>
                <w:iCs w:val="0"/>
              </w:rPr>
              <w:t>SPT S-methyltransferase subunit B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4438A52" w14:textId="0E38E5A9" w:rsidR="00F24453" w:rsidRPr="00F24453" w:rsidRDefault="00F24453" w:rsidP="00F244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B</w:t>
            </w:r>
          </w:p>
        </w:tc>
      </w:tr>
      <w:tr w:rsidR="00F24453" w:rsidRPr="00A9252B" w14:paraId="4D2791EF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3422FE6" w14:textId="6E2574ED" w:rsidR="00F24453" w:rsidRPr="00A9252B" w:rsidRDefault="00F24453" w:rsidP="00F24453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Na</w:t>
            </w:r>
            <w:r w:rsidRPr="00A9252B">
              <w:rPr>
                <w:rFonts w:cs="Times New Roman"/>
                <w:i w:val="0"/>
                <w:iCs w:val="0"/>
                <w:sz w:val="24"/>
                <w:vertAlign w:val="superscript"/>
              </w:rPr>
              <w:t xml:space="preserve">+ 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transporting methyl-</w:t>
            </w:r>
            <w:r w:rsidRPr="00F24453">
              <w:rPr>
                <w:rFonts w:cs="Times New Roman"/>
                <w:i w:val="0"/>
                <w:iCs w:val="0"/>
                <w:sz w:val="24"/>
              </w:rPr>
              <w:t>H</w:t>
            </w:r>
            <w:r w:rsidRPr="00F24453">
              <w:rPr>
                <w:rFonts w:cs="Times New Roman"/>
                <w:i w:val="0"/>
                <w:iCs w:val="0"/>
                <w:sz w:val="24"/>
                <w:vertAlign w:val="subscript"/>
              </w:rPr>
              <w:t>4</w:t>
            </w:r>
            <w:r>
              <w:rPr>
                <w:rFonts w:cs="Times New Roman"/>
                <w:i w:val="0"/>
                <w:iCs w:val="0"/>
                <w:sz w:val="24"/>
              </w:rPr>
              <w:t>S</w:t>
            </w:r>
            <w:r w:rsidRPr="00F24453">
              <w:rPr>
                <w:rFonts w:cs="Times New Roman"/>
                <w:i w:val="0"/>
                <w:iCs w:val="0"/>
                <w:sz w:val="24"/>
              </w:rPr>
              <w:t>PT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:coenzyme M methyltransferase</w:t>
            </w:r>
            <w:r w:rsidR="00115521">
              <w:rPr>
                <w:rFonts w:cs="Times New Roman"/>
                <w:i w:val="0"/>
                <w:iCs w:val="0"/>
                <w:sz w:val="24"/>
              </w:rPr>
              <w:t xml:space="preserve"> subunit 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D345EDA" w14:textId="160DED3B" w:rsidR="00F24453" w:rsidRPr="00F24453" w:rsidRDefault="00F24453" w:rsidP="00F244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tr</w:t>
            </w:r>
            <w:r>
              <w:rPr>
                <w:rFonts w:cs="Times New Roman"/>
                <w:bCs/>
              </w:rPr>
              <w:t>A</w:t>
            </w:r>
          </w:p>
        </w:tc>
      </w:tr>
      <w:tr w:rsidR="00CD06C4" w:rsidRPr="00A9252B" w14:paraId="1AEA8D0D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93004B5" w14:textId="7DA18C7C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="00FD00E3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-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-dependent methylene-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SPT reduct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2315DDB" w14:textId="39975FA4" w:rsidR="00CD06C4" w:rsidRPr="00FD00E3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FD00E3">
              <w:rPr>
                <w:rFonts w:cs="Times New Roman"/>
                <w:i/>
                <w:iCs/>
              </w:rPr>
              <w:t>mer</w:t>
            </w:r>
          </w:p>
        </w:tc>
      </w:tr>
      <w:tr w:rsidR="00FD00E3" w:rsidRPr="00A9252B" w14:paraId="661FFA81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E909FB4" w14:textId="73CE5138" w:rsidR="00FD00E3" w:rsidRPr="00FD00E3" w:rsidRDefault="00FD00E3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>F</w:t>
            </w:r>
            <w:r w:rsidRPr="00FD00E3">
              <w:rPr>
                <w:rFonts w:cs="Times New Roman"/>
                <w:i w:val="0"/>
                <w:iCs w:val="0"/>
                <w:vertAlign w:val="subscript"/>
              </w:rPr>
              <w:t>420</w:t>
            </w:r>
            <w:r>
              <w:rPr>
                <w:rFonts w:cs="Times New Roman"/>
                <w:i w:val="0"/>
                <w:iCs w:val="0"/>
              </w:rPr>
              <w:t>-dependent methylene-H</w:t>
            </w:r>
            <w:r>
              <w:rPr>
                <w:rFonts w:cs="Times New Roman"/>
                <w:i w:val="0"/>
                <w:iCs w:val="0"/>
                <w:vertAlign w:val="subscript"/>
              </w:rPr>
              <w:t>4</w:t>
            </w:r>
            <w:r>
              <w:rPr>
                <w:rFonts w:cs="Times New Roman"/>
                <w:i w:val="0"/>
                <w:iCs w:val="0"/>
              </w:rPr>
              <w:t xml:space="preserve">SPT dehydrogenase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D4B8AFD" w14:textId="7F527D1A" w:rsidR="00FD00E3" w:rsidRPr="00FD00E3" w:rsidRDefault="00FD00E3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i/>
                <w:iCs/>
              </w:rPr>
            </w:pPr>
            <w:r w:rsidRPr="00790894">
              <w:rPr>
                <w:rFonts w:cs="Times New Roman"/>
                <w:i/>
                <w:iCs/>
              </w:rPr>
              <w:t>mtd</w:t>
            </w:r>
          </w:p>
        </w:tc>
      </w:tr>
      <w:tr w:rsidR="00CD06C4" w:rsidRPr="00A9252B" w14:paraId="1D595B50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82E3A09" w14:textId="29FE10CF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>CoB--CoM heterodisulphide reductase subunit 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075415D" w14:textId="248E91B1" w:rsidR="00CD06C4" w:rsidRPr="00115521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hdr</w:t>
            </w:r>
            <w:r>
              <w:rPr>
                <w:rFonts w:cs="Times New Roman"/>
              </w:rPr>
              <w:t>E</w:t>
            </w:r>
          </w:p>
        </w:tc>
      </w:tr>
      <w:tr w:rsidR="00CD06C4" w:rsidRPr="00A9252B" w14:paraId="64F5EE1B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810CD54" w14:textId="1A8D2148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 xml:space="preserve">CoB--CoM heterodisulphide Fe-S subunit D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7A1CB03" w14:textId="705D17AE" w:rsidR="00CD06C4" w:rsidRPr="00115521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hdr</w:t>
            </w:r>
            <w:r>
              <w:rPr>
                <w:rFonts w:cs="Times New Roman"/>
              </w:rPr>
              <w:t>D</w:t>
            </w:r>
          </w:p>
        </w:tc>
      </w:tr>
      <w:tr w:rsidR="00CD06C4" w:rsidRPr="00A9252B" w14:paraId="64D2B68C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9BC6E9B" w14:textId="73A17103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 xml:space="preserve">CoB--CoM heterodisulphide reductase subunit C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CEC0041" w14:textId="32133399" w:rsidR="00CD06C4" w:rsidRPr="00115521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hdr</w:t>
            </w:r>
            <w:r>
              <w:rPr>
                <w:rFonts w:cs="Times New Roman"/>
              </w:rPr>
              <w:t>C</w:t>
            </w:r>
          </w:p>
        </w:tc>
      </w:tr>
      <w:tr w:rsidR="00CD06C4" w:rsidRPr="00A9252B" w14:paraId="6920A6D9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2165545" w14:textId="607583D1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B--CoM heterodisulfide reductase subunit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B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DD1EA92" w14:textId="05E83607" w:rsidR="00CD06C4" w:rsidRPr="00A9252B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hdr</w:t>
            </w:r>
            <w:r>
              <w:rPr>
                <w:rFonts w:cs="Times New Roman"/>
              </w:rPr>
              <w:t>B</w:t>
            </w:r>
          </w:p>
        </w:tc>
      </w:tr>
      <w:tr w:rsidR="00CD06C4" w:rsidRPr="00A9252B" w14:paraId="25A094D1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4ADD270" w14:textId="0736024B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CoB--CoM heterodisulfide reductase </w:t>
            </w:r>
            <w:r>
              <w:rPr>
                <w:rFonts w:cs="Times New Roman"/>
                <w:i w:val="0"/>
                <w:iCs w:val="0"/>
                <w:sz w:val="24"/>
              </w:rPr>
              <w:t>subunit A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B6ED2FA" w14:textId="386D539B" w:rsidR="00CD06C4" w:rsidRPr="00115521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hdr</w:t>
            </w:r>
            <w:r>
              <w:rPr>
                <w:rFonts w:cs="Times New Roman"/>
              </w:rPr>
              <w:t>A</w:t>
            </w:r>
          </w:p>
        </w:tc>
      </w:tr>
      <w:tr w:rsidR="00CD06C4" w:rsidRPr="00A9252B" w14:paraId="6F2ED915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C79E128" w14:textId="59A92A35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enyl-tetrahydrosarcinopterin (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SPT) cyclohydrolase 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ABF7D19" w14:textId="552D2977" w:rsidR="00CD06C4" w:rsidRPr="00A9252B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ch</w:t>
            </w:r>
          </w:p>
        </w:tc>
      </w:tr>
      <w:tr w:rsidR="00CD06C4" w:rsidRPr="00A9252B" w14:paraId="4CB78761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0500A7F" w14:textId="482F215F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ormylmethanofuran-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SPT formyltransferas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9AF7F68" w14:textId="409C90FF" w:rsidR="00CD06C4" w:rsidRPr="00C703EB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iCs/>
                <w:highlight w:val="yellow"/>
              </w:rPr>
            </w:pPr>
            <w:r w:rsidRPr="00790894">
              <w:rPr>
                <w:rFonts w:cs="Times New Roman"/>
                <w:i/>
                <w:iCs/>
              </w:rPr>
              <w:t>ftr</w:t>
            </w:r>
          </w:p>
        </w:tc>
      </w:tr>
      <w:tr w:rsidR="00CD06C4" w:rsidRPr="00A9252B" w14:paraId="7C67B3FF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56D2649" w14:textId="2E34AA27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F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76297D5" w14:textId="51736D83" w:rsidR="00CD06C4" w:rsidRPr="0003505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A9252B">
              <w:rPr>
                <w:rFonts w:cs="Times New Roman"/>
                <w:i/>
                <w:iCs/>
              </w:rPr>
              <w:t>ech</w:t>
            </w:r>
            <w:r>
              <w:rPr>
                <w:rFonts w:cs="Times New Roman"/>
              </w:rPr>
              <w:t>F</w:t>
            </w:r>
          </w:p>
        </w:tc>
      </w:tr>
      <w:tr w:rsidR="00CD06C4" w:rsidRPr="00A9252B" w14:paraId="397E197E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D6E8D19" w14:textId="35A0AB1F" w:rsidR="00CD06C4" w:rsidRPr="00A9252B" w:rsidRDefault="00CD06C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527F8BD" w14:textId="3425DFF6" w:rsidR="00CD06C4" w:rsidRPr="0003505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ech</w:t>
            </w:r>
            <w:r>
              <w:rPr>
                <w:rFonts w:cs="Times New Roman"/>
              </w:rPr>
              <w:t>E</w:t>
            </w:r>
          </w:p>
        </w:tc>
      </w:tr>
      <w:tr w:rsidR="00CD06C4" w:rsidRPr="00A9252B" w14:paraId="5BA8C6A5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34AF2E3" w14:textId="04E2D5FF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D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D54DCD6" w14:textId="2D846722" w:rsidR="00CD06C4" w:rsidRPr="0003505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ech</w:t>
            </w:r>
            <w:r>
              <w:rPr>
                <w:rFonts w:cs="Times New Roman"/>
                <w:bCs/>
              </w:rPr>
              <w:t>D</w:t>
            </w:r>
          </w:p>
        </w:tc>
      </w:tr>
      <w:tr w:rsidR="00CD06C4" w:rsidRPr="00A9252B" w14:paraId="4B560BC2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4D99E07" w14:textId="30F92C86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C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B905692" w14:textId="5DF60B03" w:rsidR="00CD06C4" w:rsidRPr="0003505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ech</w:t>
            </w:r>
            <w:r>
              <w:rPr>
                <w:rFonts w:cs="Times New Roman"/>
                <w:bCs/>
              </w:rPr>
              <w:t>C</w:t>
            </w:r>
          </w:p>
        </w:tc>
      </w:tr>
      <w:tr w:rsidR="00CD06C4" w:rsidRPr="00A9252B" w14:paraId="0160A5A0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1EE0964" w14:textId="43DB3708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B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3EB3517" w14:textId="3E9BF3FF" w:rsidR="00CD06C4" w:rsidRPr="0003505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ech</w:t>
            </w:r>
            <w:r>
              <w:rPr>
                <w:rFonts w:cs="Times New Roman"/>
                <w:bCs/>
              </w:rPr>
              <w:t>B</w:t>
            </w:r>
          </w:p>
        </w:tc>
      </w:tr>
      <w:tr w:rsidR="00CD06C4" w:rsidRPr="00A9252B" w14:paraId="36C33B4B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3BE9EAC" w14:textId="1D8EF3F9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Energy-conserving hydrogenase (ferredoxin)</w:t>
            </w:r>
            <w:r>
              <w:rPr>
                <w:rFonts w:cs="Times New Roman"/>
                <w:i w:val="0"/>
                <w:iCs w:val="0"/>
                <w:sz w:val="24"/>
              </w:rPr>
              <w:t>, subunit 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2DA2B7C" w14:textId="72A6AB60" w:rsidR="00CD06C4" w:rsidRPr="0003505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ech</w:t>
            </w:r>
            <w:r>
              <w:rPr>
                <w:rFonts w:cs="Times New Roman"/>
                <w:bCs/>
              </w:rPr>
              <w:t>A</w:t>
            </w:r>
          </w:p>
        </w:tc>
      </w:tr>
      <w:tr w:rsidR="00CD06C4" w:rsidRPr="00A9252B" w14:paraId="65DCD317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F0E00D2" w14:textId="427EE8B4" w:rsidR="00CD06C4" w:rsidRPr="00035054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i w:val="0"/>
                <w:iCs w:val="0"/>
                <w:color w:val="3F3F3F"/>
                <w:sz w:val="24"/>
              </w:rPr>
              <w:t>P</w:t>
            </w:r>
            <w:r w:rsidRPr="00035054">
              <w:rPr>
                <w:rFonts w:cs="Times New Roman"/>
                <w:i w:val="0"/>
                <w:iCs w:val="0"/>
                <w:color w:val="3F3F3F"/>
                <w:sz w:val="24"/>
              </w:rPr>
              <w:t>olyferredoxin protein (4Fe-4S ferredoxin)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7424EFC" w14:textId="78A6AD8C" w:rsidR="00CD06C4" w:rsidRPr="0003505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mvh</w:t>
            </w:r>
            <w:r>
              <w:rPr>
                <w:rFonts w:cs="Times New Roman"/>
                <w:bCs/>
              </w:rPr>
              <w:t>B</w:t>
            </w:r>
          </w:p>
        </w:tc>
      </w:tr>
      <w:tr w:rsidR="00CD06C4" w:rsidRPr="00A9252B" w14:paraId="22C14D25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39B0660" w14:textId="629A9757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G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D5075BA" w14:textId="543D237D" w:rsidR="00CD06C4" w:rsidRPr="00CD06C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fmd</w:t>
            </w:r>
            <w:r>
              <w:rPr>
                <w:rFonts w:cs="Times New Roman"/>
              </w:rPr>
              <w:t>G</w:t>
            </w:r>
          </w:p>
        </w:tc>
      </w:tr>
      <w:tr w:rsidR="00CD06C4" w:rsidRPr="00A9252B" w14:paraId="576CEDB7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8685BC8" w14:textId="7CC2CB95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F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695AF25" w14:textId="01F3865A" w:rsidR="00CD06C4" w:rsidRPr="00CD06C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F</w:t>
            </w:r>
          </w:p>
        </w:tc>
      </w:tr>
      <w:tr w:rsidR="00CD06C4" w:rsidRPr="00A9252B" w14:paraId="5F96286A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08E86611" w14:textId="50118B8B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6A052D2" w14:textId="6980F6B7" w:rsidR="00CD06C4" w:rsidRPr="00CD06C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E</w:t>
            </w:r>
          </w:p>
        </w:tc>
      </w:tr>
      <w:tr w:rsidR="00CD06C4" w:rsidRPr="00A9252B" w14:paraId="42A6BA6B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CB93F7C" w14:textId="473E9BBA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D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9C556FC" w14:textId="0C5CB816" w:rsidR="00CD06C4" w:rsidRPr="00CD06C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D</w:t>
            </w:r>
          </w:p>
        </w:tc>
      </w:tr>
      <w:tr w:rsidR="00CD06C4" w:rsidRPr="00A9252B" w14:paraId="4A440351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14A6F8B" w14:textId="7C481323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C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FA5E4B6" w14:textId="16FCA32D" w:rsidR="00CD06C4" w:rsidRPr="00CD06C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C</w:t>
            </w:r>
          </w:p>
        </w:tc>
      </w:tr>
      <w:tr w:rsidR="00CD06C4" w:rsidRPr="00A9252B" w14:paraId="4429D08F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393D4BE" w14:textId="1BE7CE09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B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9553047" w14:textId="1D092658" w:rsidR="00CD06C4" w:rsidRPr="00CD06C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B</w:t>
            </w:r>
          </w:p>
        </w:tc>
      </w:tr>
      <w:tr w:rsidR="00CD06C4" w:rsidRPr="00A9252B" w14:paraId="6181E117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332E3B4" w14:textId="50712DF4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  <w:sz w:val="24"/>
              </w:rPr>
              <w:t>(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Mo-containing</w:t>
            </w:r>
            <w:r>
              <w:rPr>
                <w:rFonts w:cs="Times New Roman"/>
                <w:i w:val="0"/>
                <w:iCs w:val="0"/>
                <w:sz w:val="24"/>
              </w:rPr>
              <w:t>)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formylmethanofuran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2563D7E" w14:textId="4B8FE6A2" w:rsidR="00CD06C4" w:rsidRPr="00CD06C4" w:rsidRDefault="00CD06C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md</w:t>
            </w:r>
            <w:r>
              <w:rPr>
                <w:rFonts w:cs="Times New Roman"/>
                <w:bCs/>
              </w:rPr>
              <w:t>A</w:t>
            </w:r>
          </w:p>
        </w:tc>
      </w:tr>
      <w:tr w:rsidR="00C6045A" w:rsidRPr="00A9252B" w14:paraId="673593C0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570E7B1" w14:textId="228721F1" w:rsidR="00C6045A" w:rsidRDefault="00A51291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>(W-containing) formylmethanofuran dehydrogenase subunit D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77539C1" w14:textId="26B3EA3E" w:rsidR="00C6045A" w:rsidRPr="00A51291" w:rsidRDefault="00C6045A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wd</w:t>
            </w:r>
            <w:r w:rsidR="00A51291">
              <w:rPr>
                <w:rFonts w:cs="Times New Roman"/>
                <w:bCs/>
              </w:rPr>
              <w:t>D</w:t>
            </w:r>
          </w:p>
        </w:tc>
      </w:tr>
      <w:tr w:rsidR="00A51291" w:rsidRPr="00A9252B" w14:paraId="47298B3E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D45BB32" w14:textId="4C3A4151" w:rsidR="00A51291" w:rsidRDefault="00A51291" w:rsidP="00CD06C4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>(W-containing) formylmethanofuran dehydrogenase subunit G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72B6760" w14:textId="1C3E0530" w:rsidR="00A51291" w:rsidRPr="00A51291" w:rsidRDefault="00A51291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>
              <w:rPr>
                <w:rFonts w:cs="Times New Roman"/>
                <w:bCs/>
                <w:i/>
                <w:iCs/>
              </w:rPr>
              <w:t>fwd</w:t>
            </w:r>
            <w:r>
              <w:rPr>
                <w:rFonts w:cs="Times New Roman"/>
                <w:bCs/>
              </w:rPr>
              <w:t>G</w:t>
            </w:r>
          </w:p>
        </w:tc>
      </w:tr>
      <w:tr w:rsidR="00CD06C4" w:rsidRPr="00A9252B" w14:paraId="1323A0F5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E40152A" w14:textId="6E0209AF" w:rsidR="00CD06C4" w:rsidRPr="00A9252B" w:rsidRDefault="00CD06C4" w:rsidP="00CD06C4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 w:rsidR="00790894">
              <w:rPr>
                <w:rFonts w:cs="Times New Roman"/>
                <w:i w:val="0"/>
                <w:iCs w:val="0"/>
                <w:sz w:val="24"/>
              </w:rPr>
              <w:t xml:space="preserve"> subunit A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B78C4D2" w14:textId="488757A3" w:rsidR="00790894" w:rsidRPr="00790894" w:rsidRDefault="00CD06C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790894">
              <w:rPr>
                <w:rFonts w:cs="Times New Roman"/>
                <w:i/>
                <w:iCs/>
              </w:rPr>
              <w:t>fpo</w:t>
            </w:r>
            <w:r w:rsidR="00790894" w:rsidRPr="00790894">
              <w:rPr>
                <w:rFonts w:cs="Times New Roman"/>
              </w:rPr>
              <w:t>A</w:t>
            </w:r>
          </w:p>
        </w:tc>
      </w:tr>
      <w:tr w:rsidR="00790894" w:rsidRPr="00A9252B" w14:paraId="76EED3D5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FC4E867" w14:textId="63FDA954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B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4014BEF7" w14:textId="64A02CB3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790894">
              <w:rPr>
                <w:rFonts w:cs="Times New Roman"/>
                <w:i/>
                <w:iCs/>
              </w:rPr>
              <w:t>fpo</w:t>
            </w:r>
            <w:r w:rsidRPr="00790894">
              <w:rPr>
                <w:rFonts w:cs="Times New Roman"/>
              </w:rPr>
              <w:t>B</w:t>
            </w:r>
          </w:p>
        </w:tc>
      </w:tr>
      <w:tr w:rsidR="00790894" w:rsidRPr="00A9252B" w14:paraId="38564945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295B8E5" w14:textId="5533A6EE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C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4E3202E" w14:textId="78451BD4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C</w:t>
            </w:r>
          </w:p>
        </w:tc>
      </w:tr>
      <w:tr w:rsidR="00790894" w:rsidRPr="00A9252B" w14:paraId="103BC737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84D4418" w14:textId="11517A0F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D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773A3CCF" w14:textId="57170F41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D</w:t>
            </w:r>
          </w:p>
        </w:tc>
      </w:tr>
      <w:tr w:rsidR="00790894" w:rsidRPr="00A9252B" w14:paraId="64CEEEA4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234B059" w14:textId="45F48553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E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A5E0ABE" w14:textId="535F34FC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E</w:t>
            </w:r>
          </w:p>
        </w:tc>
      </w:tr>
      <w:tr w:rsidR="00790894" w:rsidRPr="00A9252B" w14:paraId="38848F0C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DB86F90" w14:textId="5C7D89D4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F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79CE185" w14:textId="034FE3DF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F</w:t>
            </w:r>
          </w:p>
        </w:tc>
      </w:tr>
      <w:tr w:rsidR="00790894" w:rsidRPr="00A9252B" w14:paraId="3D5E4B19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94EC8F6" w14:textId="79312ED0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G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E805C36" w14:textId="29D45685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G</w:t>
            </w:r>
          </w:p>
        </w:tc>
      </w:tr>
      <w:tr w:rsidR="00790894" w:rsidRPr="00A9252B" w14:paraId="54B5CBFE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115CDA4B" w14:textId="5534A250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H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322F1E9A" w14:textId="77499AAB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H</w:t>
            </w:r>
          </w:p>
        </w:tc>
      </w:tr>
      <w:tr w:rsidR="00790894" w:rsidRPr="00A9252B" w14:paraId="5091E688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7EDFDDE7" w14:textId="2A68DE5C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I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6D50D1EA" w14:textId="623A6595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I</w:t>
            </w:r>
          </w:p>
        </w:tc>
      </w:tr>
      <w:tr w:rsidR="00790894" w:rsidRPr="00A9252B" w14:paraId="3ADD137A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309185C" w14:textId="1EFC18CB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J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EF868E6" w14:textId="06C47D0B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J</w:t>
            </w:r>
          </w:p>
        </w:tc>
      </w:tr>
      <w:tr w:rsidR="00790894" w:rsidRPr="00A9252B" w14:paraId="139EBE50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E77132B" w14:textId="1B85EFBA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K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9274C17" w14:textId="590B9F20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K</w:t>
            </w:r>
          </w:p>
        </w:tc>
      </w:tr>
      <w:tr w:rsidR="00790894" w:rsidRPr="00A9252B" w14:paraId="5CAA3159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99BB5E3" w14:textId="53B48B65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L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159DAAB2" w14:textId="5C32B70C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L</w:t>
            </w:r>
          </w:p>
        </w:tc>
      </w:tr>
      <w:tr w:rsidR="00790894" w:rsidRPr="00A9252B" w14:paraId="49025656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5F3B8359" w14:textId="6CCC083D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M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092AC633" w14:textId="701BBF32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M</w:t>
            </w:r>
          </w:p>
        </w:tc>
      </w:tr>
      <w:tr w:rsidR="00790894" w:rsidRPr="00A9252B" w14:paraId="4F56A7EA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7530B2A" w14:textId="4D58BD29" w:rsidR="00790894" w:rsidRPr="00790894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N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57E034CE" w14:textId="7C4E802E" w:rsidR="00790894" w:rsidRPr="00790894" w:rsidRDefault="00790894" w:rsidP="00CD06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N</w:t>
            </w:r>
          </w:p>
        </w:tc>
      </w:tr>
      <w:tr w:rsidR="00790894" w:rsidRPr="00A9252B" w14:paraId="0FC3F353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89E4E09" w14:textId="2666BA9A" w:rsidR="00790894" w:rsidRPr="00A9252B" w:rsidRDefault="00790894" w:rsidP="00CD06C4">
            <w:pPr>
              <w:rPr>
                <w:rFonts w:cs="Times New Roman"/>
                <w:i w:val="0"/>
                <w:iCs w:val="0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 xml:space="preserve"> dehydrogenase</w:t>
            </w:r>
            <w:r>
              <w:rPr>
                <w:rFonts w:cs="Times New Roman"/>
                <w:i w:val="0"/>
                <w:iCs w:val="0"/>
                <w:sz w:val="24"/>
              </w:rPr>
              <w:t xml:space="preserve"> subunit O</w:t>
            </w:r>
          </w:p>
        </w:tc>
        <w:tc>
          <w:tcPr>
            <w:tcW w:w="1669" w:type="dxa"/>
            <w:tcBorders>
              <w:left w:val="single" w:sz="4" w:space="0" w:color="auto"/>
            </w:tcBorders>
            <w:shd w:val="clear" w:color="auto" w:fill="auto"/>
          </w:tcPr>
          <w:p w14:paraId="2C24830A" w14:textId="69236271" w:rsidR="00790894" w:rsidRPr="00790894" w:rsidRDefault="00790894" w:rsidP="00CD06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  <w:i/>
                <w:iCs/>
              </w:rPr>
              <w:t>fpo</w:t>
            </w:r>
            <w:r>
              <w:rPr>
                <w:rFonts w:cs="Times New Roman"/>
              </w:rPr>
              <w:t>O</w:t>
            </w:r>
          </w:p>
        </w:tc>
      </w:tr>
    </w:tbl>
    <w:p w14:paraId="2128ADD3" w14:textId="2983FD5C" w:rsidR="009F4AC7" w:rsidRDefault="009F4AC7" w:rsidP="002F1FAE">
      <w:pPr>
        <w:spacing w:line="480" w:lineRule="auto"/>
        <w:rPr>
          <w:rFonts w:cs="Times New Roman"/>
          <w:b/>
        </w:rPr>
      </w:pPr>
    </w:p>
    <w:p w14:paraId="479B6DD7" w14:textId="1A8B36BD" w:rsidR="00790894" w:rsidRDefault="00790894" w:rsidP="002F1FAE">
      <w:pPr>
        <w:spacing w:line="480" w:lineRule="auto"/>
        <w:rPr>
          <w:rFonts w:cs="Times New Roman"/>
          <w:b/>
        </w:rPr>
      </w:pPr>
    </w:p>
    <w:p w14:paraId="7CCFC56D" w14:textId="48E98A81" w:rsidR="00174E44" w:rsidRPr="00A9252B" w:rsidRDefault="009F4AC7" w:rsidP="002F1FAE">
      <w:pPr>
        <w:rPr>
          <w:rFonts w:cs="Times New Roman"/>
          <w:bCs/>
        </w:rPr>
      </w:pPr>
      <w:r w:rsidRPr="00A9252B">
        <w:rPr>
          <w:rFonts w:cs="Times New Roman"/>
          <w:b/>
        </w:rPr>
        <w:t>Table S1</w:t>
      </w:r>
      <w:r w:rsidR="00AB4247">
        <w:rPr>
          <w:rFonts w:cs="Times New Roman"/>
          <w:b/>
        </w:rPr>
        <w:t>3</w:t>
      </w:r>
      <w:r w:rsidRPr="00A9252B">
        <w:rPr>
          <w:rFonts w:cs="Times New Roman"/>
          <w:b/>
        </w:rPr>
        <w:t>.</w:t>
      </w:r>
      <w:r w:rsidR="00174E44" w:rsidRPr="00A9252B">
        <w:rPr>
          <w:rFonts w:cs="Times New Roman"/>
          <w:b/>
        </w:rPr>
        <w:t xml:space="preserve"> </w:t>
      </w:r>
      <w:r w:rsidR="00174E44" w:rsidRPr="00A9252B">
        <w:rPr>
          <w:rFonts w:cs="Times New Roman"/>
        </w:rPr>
        <w:t xml:space="preserve">Abbreviated metabolites visualized in Figures </w:t>
      </w:r>
      <w:r w:rsidR="00C620FD" w:rsidRPr="00A9252B">
        <w:rPr>
          <w:rFonts w:cs="Times New Roman"/>
        </w:rPr>
        <w:t>3</w:t>
      </w:r>
      <w:r w:rsidR="008169AA" w:rsidRPr="00A9252B">
        <w:rPr>
          <w:rFonts w:cs="Times New Roman"/>
        </w:rPr>
        <w:t>.</w:t>
      </w:r>
    </w:p>
    <w:tbl>
      <w:tblPr>
        <w:tblStyle w:val="PlainTable5"/>
        <w:tblW w:w="0" w:type="auto"/>
        <w:jc w:val="center"/>
        <w:tblLook w:val="04A0" w:firstRow="1" w:lastRow="0" w:firstColumn="1" w:lastColumn="0" w:noHBand="0" w:noVBand="1"/>
      </w:tblPr>
      <w:tblGrid>
        <w:gridCol w:w="7650"/>
        <w:gridCol w:w="1669"/>
      </w:tblGrid>
      <w:tr w:rsidR="00174E44" w:rsidRPr="00A9252B" w14:paraId="6DFFFFB9" w14:textId="77777777" w:rsidTr="00EA28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6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D5EBAC" w14:textId="77777777" w:rsidR="00174E44" w:rsidRPr="00A9252B" w:rsidRDefault="00174E44" w:rsidP="002F1FAE">
            <w:pPr>
              <w:jc w:val="center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Metabolite</w:t>
            </w:r>
          </w:p>
        </w:tc>
        <w:tc>
          <w:tcPr>
            <w:tcW w:w="76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EBEEFBD" w14:textId="77777777" w:rsidR="00174E44" w:rsidRPr="00A9252B" w:rsidRDefault="00174E44" w:rsidP="002F1F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Nomenclature</w:t>
            </w:r>
          </w:p>
        </w:tc>
      </w:tr>
      <w:tr w:rsidR="00174E44" w:rsidRPr="00A9252B" w14:paraId="1C310995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110242C9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M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EC8E620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CoM-SH</w:t>
            </w:r>
          </w:p>
        </w:tc>
      </w:tr>
      <w:tr w:rsidR="00174E44" w:rsidRPr="00A9252B" w14:paraId="1ECA1395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0495633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A9252B">
              <w:rPr>
                <w:rFonts w:cs="Times New Roman"/>
                <w:i w:val="0"/>
                <w:iCs w:val="0"/>
                <w:sz w:val="24"/>
                <w:lang w:val="fr-FR"/>
              </w:rPr>
              <w:t>Methyl-coenzyme M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387C976D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CH</w:t>
            </w:r>
            <w:r w:rsidRPr="00A9252B">
              <w:rPr>
                <w:rFonts w:cs="Times New Roman"/>
                <w:vertAlign w:val="subscript"/>
              </w:rPr>
              <w:t>3</w:t>
            </w:r>
            <w:r w:rsidRPr="00A9252B">
              <w:rPr>
                <w:rFonts w:cs="Times New Roman"/>
              </w:rPr>
              <w:t>-S-CoM</w:t>
            </w:r>
          </w:p>
        </w:tc>
      </w:tr>
      <w:tr w:rsidR="00174E44" w:rsidRPr="00A9252B" w14:paraId="34F52887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95DEC9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B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3349E579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CoB-SH</w:t>
            </w:r>
          </w:p>
        </w:tc>
      </w:tr>
      <w:tr w:rsidR="00174E44" w:rsidRPr="00A9252B" w14:paraId="2A1CA007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C208727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  <w:r w:rsidRPr="00A9252B">
              <w:rPr>
                <w:rFonts w:cs="Times New Roman"/>
                <w:i w:val="0"/>
                <w:iCs w:val="0"/>
                <w:sz w:val="24"/>
              </w:rPr>
              <w:t>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46EDC147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vertAlign w:val="subscript"/>
              </w:rPr>
            </w:pPr>
            <w:r w:rsidRPr="00A9252B">
              <w:rPr>
                <w:rFonts w:cs="Times New Roman"/>
              </w:rPr>
              <w:t>F420</w:t>
            </w:r>
            <w:r w:rsidRPr="00A9252B">
              <w:rPr>
                <w:rFonts w:cs="Times New Roman"/>
                <w:vertAlign w:val="subscript"/>
              </w:rPr>
              <w:t>red</w:t>
            </w:r>
          </w:p>
        </w:tc>
      </w:tr>
      <w:tr w:rsidR="00174E44" w:rsidRPr="00A9252B" w14:paraId="7A875F5C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7340137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oenzyme F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420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111F5833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vertAlign w:val="subscript"/>
              </w:rPr>
            </w:pPr>
            <w:r w:rsidRPr="00A9252B">
              <w:rPr>
                <w:rFonts w:cs="Times New Roman"/>
              </w:rPr>
              <w:t>F420</w:t>
            </w:r>
            <w:r w:rsidRPr="00A9252B">
              <w:rPr>
                <w:rFonts w:cs="Times New Roman"/>
                <w:vertAlign w:val="subscript"/>
              </w:rPr>
              <w:t>ox</w:t>
            </w:r>
          </w:p>
        </w:tc>
      </w:tr>
      <w:tr w:rsidR="00174E44" w:rsidRPr="00A9252B" w14:paraId="1244AD10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6624D86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A9252B">
              <w:rPr>
                <w:rFonts w:cs="Times New Roman"/>
                <w:i w:val="0"/>
                <w:iCs w:val="0"/>
                <w:sz w:val="24"/>
                <w:lang w:val="fr-FR"/>
              </w:rPr>
              <w:t>Reduced ferredoxin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7444E651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Fd</w:t>
            </w:r>
            <w:r w:rsidRPr="00A9252B">
              <w:rPr>
                <w:rFonts w:cs="Times New Roman"/>
                <w:vertAlign w:val="subscript"/>
              </w:rPr>
              <w:t>red</w:t>
            </w:r>
          </w:p>
        </w:tc>
      </w:tr>
      <w:tr w:rsidR="00174E44" w:rsidRPr="00A9252B" w14:paraId="635B334E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6FAFE73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Oxidized ferredoxin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4A4565B2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vertAlign w:val="subscript"/>
              </w:rPr>
            </w:pPr>
            <w:r w:rsidRPr="00A9252B">
              <w:rPr>
                <w:rFonts w:cs="Times New Roman"/>
              </w:rPr>
              <w:t>Fd</w:t>
            </w:r>
            <w:r w:rsidRPr="00A9252B">
              <w:rPr>
                <w:rFonts w:cs="Times New Roman"/>
                <w:vertAlign w:val="subscript"/>
              </w:rPr>
              <w:t>ox</w:t>
            </w:r>
          </w:p>
        </w:tc>
      </w:tr>
      <w:tr w:rsidR="00174E44" w:rsidRPr="00A9252B" w14:paraId="1CF38DC4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CCC28C7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phenazine-H</w:t>
            </w:r>
            <w:r w:rsidRPr="00A9252B">
              <w:rPr>
                <w:rFonts w:cs="Times New Roman"/>
                <w:i w:val="0"/>
                <w:iCs w:val="0"/>
                <w:sz w:val="24"/>
                <w:vertAlign w:val="subscript"/>
              </w:rPr>
              <w:t>2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7F453447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MP</w:t>
            </w:r>
            <w:r w:rsidRPr="00A9252B">
              <w:rPr>
                <w:rFonts w:cs="Times New Roman"/>
                <w:vertAlign w:val="subscript"/>
              </w:rPr>
              <w:t>red</w:t>
            </w:r>
          </w:p>
        </w:tc>
      </w:tr>
      <w:tr w:rsidR="00174E44" w:rsidRPr="00A9252B" w14:paraId="324F3B32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692695A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phenazine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79E070AB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vertAlign w:val="subscript"/>
              </w:rPr>
            </w:pPr>
            <w:r w:rsidRPr="00A9252B">
              <w:rPr>
                <w:rFonts w:cs="Times New Roman"/>
              </w:rPr>
              <w:t>MP</w:t>
            </w:r>
            <w:r w:rsidRPr="00A9252B">
              <w:rPr>
                <w:rFonts w:cs="Times New Roman"/>
                <w:vertAlign w:val="subscript"/>
              </w:rPr>
              <w:t>ox</w:t>
            </w:r>
          </w:p>
        </w:tc>
      </w:tr>
      <w:tr w:rsidR="00174E44" w:rsidRPr="00A9252B" w14:paraId="2D19B5EF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249EB65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etrahydrosarcinopterin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77C71FBE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H</w:t>
            </w:r>
            <w:r w:rsidRPr="00A9252B">
              <w:rPr>
                <w:rFonts w:cs="Times New Roman"/>
                <w:vertAlign w:val="subscript"/>
              </w:rPr>
              <w:t>4</w:t>
            </w:r>
            <w:r w:rsidRPr="00A9252B">
              <w:rPr>
                <w:rFonts w:cs="Times New Roman"/>
              </w:rPr>
              <w:t>MPT</w:t>
            </w:r>
          </w:p>
        </w:tc>
      </w:tr>
      <w:tr w:rsidR="00174E44" w:rsidRPr="00A9252B" w14:paraId="07C55198" w14:textId="77777777" w:rsidTr="00EA2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4E6559AE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cetyl-Coenzyme A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212E4978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Acetyl-CoA</w:t>
            </w:r>
          </w:p>
        </w:tc>
      </w:tr>
      <w:tr w:rsidR="00174E44" w:rsidRPr="00A9252B" w14:paraId="63FEBFD7" w14:textId="77777777" w:rsidTr="00EA284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tcBorders>
              <w:right w:val="single" w:sz="4" w:space="0" w:color="auto"/>
            </w:tcBorders>
            <w:shd w:val="clear" w:color="auto" w:fill="auto"/>
          </w:tcPr>
          <w:p w14:paraId="37D7F54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anofuran</w:t>
            </w:r>
          </w:p>
        </w:tc>
        <w:tc>
          <w:tcPr>
            <w:tcW w:w="769" w:type="dxa"/>
            <w:tcBorders>
              <w:left w:val="single" w:sz="4" w:space="0" w:color="auto"/>
            </w:tcBorders>
            <w:shd w:val="clear" w:color="auto" w:fill="auto"/>
          </w:tcPr>
          <w:p w14:paraId="72E8B1ED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MFR</w:t>
            </w:r>
          </w:p>
        </w:tc>
      </w:tr>
    </w:tbl>
    <w:p w14:paraId="3F1286ED" w14:textId="1E15E31B" w:rsidR="00174E44" w:rsidRDefault="00174E44" w:rsidP="002F1FAE">
      <w:pPr>
        <w:spacing w:line="480" w:lineRule="auto"/>
        <w:rPr>
          <w:rFonts w:cs="Times New Roman"/>
          <w:bCs/>
        </w:rPr>
      </w:pPr>
    </w:p>
    <w:p w14:paraId="48B63F0D" w14:textId="12630E2D" w:rsidR="009C358E" w:rsidRDefault="009C358E" w:rsidP="002F1FAE">
      <w:pPr>
        <w:spacing w:line="480" w:lineRule="auto"/>
        <w:rPr>
          <w:rFonts w:cs="Times New Roman"/>
          <w:bCs/>
        </w:rPr>
      </w:pPr>
      <w:r>
        <w:rPr>
          <w:rFonts w:cs="Times New Roman"/>
          <w:b/>
        </w:rPr>
        <w:t>Table S14</w:t>
      </w:r>
      <w:r>
        <w:rPr>
          <w:rFonts w:cs="Times New Roman"/>
          <w:bCs/>
        </w:rPr>
        <w:t>. Gene abbreviations of proteins visualized in Figure 4.</w:t>
      </w:r>
    </w:p>
    <w:tbl>
      <w:tblPr>
        <w:tblStyle w:val="PlainTable5"/>
        <w:tblW w:w="0" w:type="auto"/>
        <w:jc w:val="center"/>
        <w:tblLook w:val="04A0" w:firstRow="1" w:lastRow="0" w:firstColumn="1" w:lastColumn="0" w:noHBand="0" w:noVBand="1"/>
      </w:tblPr>
      <w:tblGrid>
        <w:gridCol w:w="7560"/>
        <w:gridCol w:w="1669"/>
      </w:tblGrid>
      <w:tr w:rsidR="009C358E" w:rsidRPr="00250CA8" w14:paraId="22E63DCC" w14:textId="77777777" w:rsidTr="009268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5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8A3B6F" w14:textId="77777777" w:rsidR="009C358E" w:rsidRPr="00250CA8" w:rsidRDefault="009C358E" w:rsidP="009268BD">
            <w:pPr>
              <w:jc w:val="center"/>
              <w:rPr>
                <w:rFonts w:cs="Times New Roman"/>
                <w:b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b/>
                <w:i w:val="0"/>
                <w:iCs w:val="0"/>
                <w:sz w:val="24"/>
              </w:rPr>
              <w:t>Encoded Protein</w:t>
            </w:r>
          </w:p>
        </w:tc>
        <w:tc>
          <w:tcPr>
            <w:tcW w:w="85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E16FCA0" w14:textId="77777777" w:rsidR="009C358E" w:rsidRPr="00250CA8" w:rsidRDefault="009C358E" w:rsidP="009268B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b/>
                <w:i w:val="0"/>
                <w:iCs w:val="0"/>
                <w:sz w:val="24"/>
              </w:rPr>
              <w:t>Nomenclature</w:t>
            </w:r>
          </w:p>
        </w:tc>
      </w:tr>
      <w:tr w:rsidR="009C358E" w:rsidRPr="00250CA8" w14:paraId="4C4C370A" w14:textId="77777777" w:rsidTr="009268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0188AF63" w14:textId="7AFDC8DD" w:rsidR="009C358E" w:rsidRPr="009C358E" w:rsidRDefault="009C358E" w:rsidP="009268BD">
            <w:pPr>
              <w:rPr>
                <w:rFonts w:cs="Times New Roman"/>
                <w:i w:val="0"/>
                <w:iCs w:val="0"/>
              </w:rPr>
            </w:pPr>
            <w:r>
              <w:rPr>
                <w:rFonts w:cs="Times New Roman"/>
                <w:i w:val="0"/>
                <w:iCs w:val="0"/>
              </w:rPr>
              <w:t>Ammoni</w:t>
            </w:r>
            <w:r w:rsidR="00336161">
              <w:rPr>
                <w:rFonts w:cs="Times New Roman"/>
                <w:i w:val="0"/>
                <w:iCs w:val="0"/>
              </w:rPr>
              <w:t>um</w:t>
            </w:r>
            <w:r>
              <w:rPr>
                <w:rFonts w:cs="Times New Roman"/>
                <w:i w:val="0"/>
                <w:iCs w:val="0"/>
              </w:rPr>
              <w:t xml:space="preserve"> transporter</w:t>
            </w:r>
          </w:p>
          <w:p w14:paraId="75DD935F" w14:textId="72FD7BF1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FeS scaffold assembly protein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15EDC6B" w14:textId="3964FEBD" w:rsidR="009C358E" w:rsidRDefault="009C358E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r>
              <w:rPr>
                <w:i/>
                <w:iCs/>
              </w:rPr>
              <w:t>amt</w:t>
            </w:r>
          </w:p>
          <w:p w14:paraId="506BA2AA" w14:textId="57DF98BD" w:rsidR="009C358E" w:rsidRPr="00250CA8" w:rsidRDefault="00C7218B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B</w:t>
            </w:r>
          </w:p>
        </w:tc>
      </w:tr>
      <w:tr w:rsidR="009C358E" w:rsidRPr="00250CA8" w14:paraId="37F42123" w14:textId="77777777" w:rsidTr="009268B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22E847F6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250CA8">
              <w:rPr>
                <w:rFonts w:cs="Times New Roman"/>
                <w:i w:val="0"/>
                <w:iCs w:val="0"/>
                <w:sz w:val="24"/>
                <w:lang w:val="fr-FR"/>
              </w:rPr>
              <w:t>Nitrogenase FeMo protein alpha cha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441D6D3A" w14:textId="108E46BA" w:rsidR="009C358E" w:rsidRPr="00250CA8" w:rsidRDefault="00C7218B" w:rsidP="009268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D</w:t>
            </w:r>
          </w:p>
        </w:tc>
      </w:tr>
      <w:tr w:rsidR="009C358E" w:rsidRPr="00250CA8" w14:paraId="35035FA6" w14:textId="77777777" w:rsidTr="009268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2BA8181A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FeMo biosynthesis prote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6AB175DC" w14:textId="40F2C730" w:rsidR="009C358E" w:rsidRPr="00250CA8" w:rsidRDefault="00C7218B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E</w:t>
            </w:r>
          </w:p>
        </w:tc>
      </w:tr>
      <w:tr w:rsidR="009C358E" w:rsidRPr="00250CA8" w14:paraId="09E5144A" w14:textId="77777777" w:rsidTr="009268B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5D793E44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FeMo reductase and maturase prote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0F56A42D" w14:textId="20092DC7" w:rsidR="009C358E" w:rsidRPr="00250CA8" w:rsidRDefault="00C7218B" w:rsidP="009268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H</w:t>
            </w:r>
          </w:p>
        </w:tc>
      </w:tr>
      <w:tr w:rsidR="009C358E" w:rsidRPr="00250CA8" w14:paraId="21A4A7DB" w14:textId="77777777" w:rsidTr="009268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3448085E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regulatory protein P-II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4A75BB71" w14:textId="4B492BE9" w:rsidR="009C358E" w:rsidRPr="00250CA8" w:rsidRDefault="00C7218B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I</w:t>
            </w:r>
          </w:p>
        </w:tc>
      </w:tr>
      <w:tr w:rsidR="009C358E" w:rsidRPr="00250CA8" w14:paraId="2D2FE7AA" w14:textId="77777777" w:rsidTr="009268B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44C8532D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  <w:lang w:val="fr-FR"/>
              </w:rPr>
            </w:pPr>
            <w:r w:rsidRPr="00250CA8">
              <w:rPr>
                <w:rFonts w:cs="Times New Roman"/>
                <w:i w:val="0"/>
                <w:iCs w:val="0"/>
                <w:sz w:val="24"/>
                <w:lang w:val="fr-FR"/>
              </w:rPr>
              <w:t>Nitrogenase FeMo protein beta cha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542BBE49" w14:textId="466D789E" w:rsidR="009C358E" w:rsidRPr="00250CA8" w:rsidRDefault="00C7218B" w:rsidP="009268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K</w:t>
            </w:r>
          </w:p>
        </w:tc>
      </w:tr>
      <w:tr w:rsidR="009C358E" w:rsidRPr="00250CA8" w14:paraId="206D9C76" w14:textId="77777777" w:rsidTr="009268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21D722E0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 xml:space="preserve">Nitrogenase FeMo-cofactor scaffold and assembly protein 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5561B51A" w14:textId="7626C242" w:rsidR="009C358E" w:rsidRPr="00250CA8" w:rsidRDefault="00C7218B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n</w:t>
            </w:r>
            <w:r w:rsidR="009C358E" w:rsidRPr="00250CA8">
              <w:rPr>
                <w:i/>
                <w:iCs/>
              </w:rPr>
              <w:t>if</w:t>
            </w:r>
            <w:r w:rsidR="009C358E" w:rsidRPr="00250CA8">
              <w:t>N</w:t>
            </w:r>
          </w:p>
        </w:tc>
      </w:tr>
      <w:tr w:rsidR="009C358E" w:rsidRPr="00250CA8" w14:paraId="04CA9145" w14:textId="77777777" w:rsidTr="009268B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28181191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vanadium cofactor synthesis prote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3E66B214" w14:textId="780D1AA5" w:rsidR="009C358E" w:rsidRPr="00250CA8" w:rsidRDefault="00C7218B" w:rsidP="009268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v</w:t>
            </w:r>
            <w:r w:rsidR="009C358E" w:rsidRPr="00250CA8">
              <w:rPr>
                <w:i/>
                <w:iCs/>
              </w:rPr>
              <w:t>nf</w:t>
            </w:r>
            <w:r w:rsidR="009C358E" w:rsidRPr="00250CA8">
              <w:t>E</w:t>
            </w:r>
          </w:p>
        </w:tc>
      </w:tr>
      <w:tr w:rsidR="009C358E" w:rsidRPr="00250CA8" w14:paraId="67271973" w14:textId="77777777" w:rsidTr="009268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tcBorders>
              <w:right w:val="single" w:sz="4" w:space="0" w:color="auto"/>
            </w:tcBorders>
            <w:shd w:val="clear" w:color="auto" w:fill="auto"/>
          </w:tcPr>
          <w:p w14:paraId="6A33BC09" w14:textId="77777777" w:rsidR="009C358E" w:rsidRPr="00250CA8" w:rsidRDefault="009C358E" w:rsidP="009268BD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250CA8">
              <w:rPr>
                <w:rFonts w:cs="Times New Roman"/>
                <w:i w:val="0"/>
                <w:iCs w:val="0"/>
                <w:sz w:val="24"/>
              </w:rPr>
              <w:t>Nitrogenase vanadium-iron protein beta chain</w:t>
            </w:r>
          </w:p>
        </w:tc>
        <w:tc>
          <w:tcPr>
            <w:tcW w:w="859" w:type="dxa"/>
            <w:tcBorders>
              <w:left w:val="single" w:sz="4" w:space="0" w:color="auto"/>
            </w:tcBorders>
            <w:shd w:val="clear" w:color="auto" w:fill="auto"/>
          </w:tcPr>
          <w:p w14:paraId="5DC19968" w14:textId="7504CB9E" w:rsidR="009C358E" w:rsidRPr="00250CA8" w:rsidRDefault="00C7218B" w:rsidP="009268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</w:rPr>
            </w:pPr>
            <w:r>
              <w:rPr>
                <w:i/>
                <w:iCs/>
              </w:rPr>
              <w:t>v</w:t>
            </w:r>
            <w:r w:rsidR="009C358E" w:rsidRPr="00250CA8">
              <w:rPr>
                <w:i/>
                <w:iCs/>
              </w:rPr>
              <w:t>nf</w:t>
            </w:r>
            <w:r w:rsidR="009C358E" w:rsidRPr="00250CA8">
              <w:t>K</w:t>
            </w:r>
          </w:p>
        </w:tc>
      </w:tr>
    </w:tbl>
    <w:p w14:paraId="7D2382A6" w14:textId="77777777" w:rsidR="009C358E" w:rsidRDefault="009C358E" w:rsidP="002F1FAE">
      <w:pPr>
        <w:spacing w:line="480" w:lineRule="auto"/>
        <w:rPr>
          <w:rFonts w:cs="Times New Roman"/>
          <w:bCs/>
        </w:rPr>
      </w:pPr>
    </w:p>
    <w:p w14:paraId="68E27E8F" w14:textId="77777777" w:rsidR="009C358E" w:rsidRPr="009C358E" w:rsidRDefault="009C358E" w:rsidP="002F1FAE">
      <w:pPr>
        <w:spacing w:line="480" w:lineRule="auto"/>
        <w:rPr>
          <w:rFonts w:cs="Times New Roman"/>
          <w:bCs/>
        </w:rPr>
      </w:pPr>
    </w:p>
    <w:p w14:paraId="7A8ACD36" w14:textId="7EDFDB0A" w:rsidR="00174E44" w:rsidRPr="00A9252B" w:rsidRDefault="009F4AC7" w:rsidP="002F1FAE">
      <w:pPr>
        <w:rPr>
          <w:rFonts w:cs="Times New Roman"/>
        </w:rPr>
      </w:pPr>
      <w:r w:rsidRPr="00A9252B">
        <w:rPr>
          <w:rFonts w:cs="Times New Roman"/>
          <w:b/>
        </w:rPr>
        <w:t>Table S1</w:t>
      </w:r>
      <w:r w:rsidR="009C358E">
        <w:rPr>
          <w:rFonts w:cs="Times New Roman"/>
          <w:b/>
        </w:rPr>
        <w:t>5</w:t>
      </w:r>
      <w:r w:rsidRPr="00A9252B">
        <w:rPr>
          <w:rFonts w:cs="Times New Roman"/>
          <w:b/>
        </w:rPr>
        <w:t>.</w:t>
      </w:r>
      <w:r w:rsidR="00174E44" w:rsidRPr="00A9252B">
        <w:rPr>
          <w:rFonts w:cs="Times New Roman"/>
        </w:rPr>
        <w:t xml:space="preserve"> Gene abbreviations of proteins visualized in Figure </w:t>
      </w:r>
      <w:r w:rsidR="009C358E">
        <w:rPr>
          <w:rFonts w:cs="Times New Roman"/>
        </w:rPr>
        <w:t>5</w:t>
      </w:r>
      <w:r w:rsidR="005E22B6">
        <w:rPr>
          <w:rFonts w:cs="Times New Roman"/>
        </w:rPr>
        <w:t>a</w:t>
      </w:r>
      <w:r w:rsidRPr="00A9252B">
        <w:rPr>
          <w:rFonts w:cs="Times New Roman"/>
        </w:rPr>
        <w:t>.</w:t>
      </w:r>
    </w:p>
    <w:tbl>
      <w:tblPr>
        <w:tblStyle w:val="PlainTable5"/>
        <w:tblW w:w="0" w:type="auto"/>
        <w:jc w:val="center"/>
        <w:tblLook w:val="04A0" w:firstRow="1" w:lastRow="0" w:firstColumn="1" w:lastColumn="0" w:noHBand="0" w:noVBand="1"/>
      </w:tblPr>
      <w:tblGrid>
        <w:gridCol w:w="7691"/>
        <w:gridCol w:w="1669"/>
      </w:tblGrid>
      <w:tr w:rsidR="00174E44" w:rsidRPr="00A9252B" w14:paraId="349273D6" w14:textId="77777777" w:rsidTr="00E208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10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EF7D7D" w14:textId="77777777" w:rsidR="00174E44" w:rsidRPr="00A9252B" w:rsidRDefault="00174E44" w:rsidP="002F1FAE">
            <w:pPr>
              <w:jc w:val="center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Encoded Protein</w:t>
            </w:r>
          </w:p>
        </w:tc>
        <w:tc>
          <w:tcPr>
            <w:tcW w:w="126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3ADFB67" w14:textId="77777777" w:rsidR="00174E44" w:rsidRPr="00A9252B" w:rsidRDefault="00174E44" w:rsidP="002F1F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Nomenclature</w:t>
            </w:r>
          </w:p>
        </w:tc>
      </w:tr>
      <w:tr w:rsidR="00174E44" w:rsidRPr="00A9252B" w14:paraId="3ECCA914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7172B547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ryptophan beta chai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58A14B25" w14:textId="6CE309D0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t</w:t>
            </w:r>
            <w:r w:rsidR="00174E44" w:rsidRPr="00A9252B">
              <w:rPr>
                <w:rFonts w:cs="Times New Roman"/>
                <w:i/>
                <w:iCs/>
              </w:rPr>
              <w:t>rp</w:t>
            </w:r>
            <w:r w:rsidR="00174E44" w:rsidRPr="00A9252B">
              <w:rPr>
                <w:rFonts w:cs="Times New Roman"/>
              </w:rPr>
              <w:t>B</w:t>
            </w:r>
          </w:p>
        </w:tc>
      </w:tr>
      <w:tr w:rsidR="00174E44" w:rsidRPr="00A9252B" w14:paraId="0AF0BDFD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4C7F278D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hreonine synthe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451D2A68" w14:textId="5CFC6214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t</w:t>
            </w:r>
            <w:r w:rsidR="00174E44" w:rsidRPr="00A9252B">
              <w:rPr>
                <w:rFonts w:cs="Times New Roman"/>
                <w:i/>
                <w:iCs/>
              </w:rPr>
              <w:t>hr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11E19D2A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0B53D1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Serine—glyoxylate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3F5A5AC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SGAT</w:t>
            </w:r>
          </w:p>
        </w:tc>
      </w:tr>
      <w:tr w:rsidR="00174E44" w:rsidRPr="00A9252B" w14:paraId="1DA06A43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7571A6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hosphoserine phospha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039C48C5" w14:textId="594B7A4C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s</w:t>
            </w:r>
            <w:r w:rsidR="00174E44" w:rsidRPr="00A9252B">
              <w:rPr>
                <w:rFonts w:cs="Times New Roman"/>
                <w:i/>
                <w:iCs/>
              </w:rPr>
              <w:t>er</w:t>
            </w:r>
            <w:r w:rsidR="00174E44" w:rsidRPr="00A9252B">
              <w:rPr>
                <w:rFonts w:cs="Times New Roman"/>
              </w:rPr>
              <w:t>B</w:t>
            </w:r>
          </w:p>
        </w:tc>
      </w:tr>
      <w:tr w:rsidR="00174E44" w:rsidRPr="00A9252B" w14:paraId="4BDB41C1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2E1944C3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ate carbamoyl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1A6FBE11" w14:textId="3F9F9811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</w:t>
            </w:r>
            <w:r w:rsidR="00174E44" w:rsidRPr="00A9252B">
              <w:rPr>
                <w:rFonts w:cs="Times New Roman"/>
                <w:i/>
                <w:iCs/>
              </w:rPr>
              <w:t>yr</w:t>
            </w:r>
            <w:r w:rsidR="00174E44" w:rsidRPr="00A9252B">
              <w:rPr>
                <w:rFonts w:cs="Times New Roman"/>
              </w:rPr>
              <w:t>B</w:t>
            </w:r>
          </w:p>
        </w:tc>
      </w:tr>
      <w:tr w:rsidR="00174E44" w:rsidRPr="00A9252B" w14:paraId="3104C552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35767011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yrrolysine synthe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1BB605AF" w14:textId="68999193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</w:t>
            </w:r>
            <w:r w:rsidR="00174E44" w:rsidRPr="00A9252B">
              <w:rPr>
                <w:rFonts w:cs="Times New Roman"/>
                <w:i/>
                <w:iCs/>
              </w:rPr>
              <w:t>yl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00607D87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F129DDA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hosphoribosylformylglycinamidine synthase, glutamine amidotransferase subunit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83E7D7A" w14:textId="6672A697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</w:t>
            </w:r>
            <w:r w:rsidR="00174E44" w:rsidRPr="00A9252B">
              <w:rPr>
                <w:rFonts w:cs="Times New Roman"/>
                <w:i/>
                <w:iCs/>
              </w:rPr>
              <w:t>yr</w:t>
            </w:r>
            <w:r w:rsidR="00174E44" w:rsidRPr="00A9252B">
              <w:rPr>
                <w:rFonts w:cs="Times New Roman"/>
              </w:rPr>
              <w:t>Q</w:t>
            </w:r>
          </w:p>
        </w:tc>
      </w:tr>
      <w:tr w:rsidR="00174E44" w:rsidRPr="00A9252B" w14:paraId="0B5204DE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0BC4D1B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yrroline-5-carboxylate reduc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2E6CCF8" w14:textId="576DE82A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</w:t>
            </w:r>
            <w:r w:rsidR="00174E44" w:rsidRPr="00A9252B">
              <w:rPr>
                <w:rFonts w:cs="Times New Roman"/>
                <w:i/>
                <w:iCs/>
              </w:rPr>
              <w:t>ro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11D9007F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64917C3B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rephenate dehydra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C57DD7E" w14:textId="2E707005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p</w:t>
            </w:r>
            <w:r w:rsidR="00174E44" w:rsidRPr="00A9252B">
              <w:rPr>
                <w:rFonts w:cs="Times New Roman"/>
                <w:i/>
                <w:iCs/>
              </w:rPr>
              <w:t>he</w:t>
            </w:r>
            <w:r w:rsidR="00174E44" w:rsidRPr="00A9252B">
              <w:rPr>
                <w:rFonts w:cs="Times New Roman"/>
              </w:rPr>
              <w:t>A2</w:t>
            </w:r>
          </w:p>
        </w:tc>
      </w:tr>
      <w:tr w:rsidR="00174E44" w:rsidRPr="00A9252B" w14:paraId="2F06BF84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4CF4B3D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ionine gamma-ly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2A35528" w14:textId="2A8644B6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gl</w:t>
            </w:r>
          </w:p>
        </w:tc>
      </w:tr>
      <w:tr w:rsidR="00174E44" w:rsidRPr="00A9252B" w14:paraId="4DDFC315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30EDF89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5-methyltetrahydropteroyltriglutamate—homocysteine methyl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4662680" w14:textId="7C06CC3C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et</w:t>
            </w:r>
            <w:r w:rsidR="00174E44" w:rsidRPr="00A9252B">
              <w:rPr>
                <w:rFonts w:cs="Times New Roman"/>
              </w:rPr>
              <w:t>E</w:t>
            </w:r>
          </w:p>
        </w:tc>
      </w:tr>
      <w:tr w:rsidR="00174E44" w:rsidRPr="00A9252B" w14:paraId="2918DF31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C4BDA84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Diaminopimelate decarboxyl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50AC449" w14:textId="2BD61CFF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l</w:t>
            </w:r>
            <w:r w:rsidR="00174E44" w:rsidRPr="00A9252B">
              <w:rPr>
                <w:rFonts w:cs="Times New Roman"/>
                <w:i/>
                <w:iCs/>
              </w:rPr>
              <w:t>ys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4433BF0C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3A3716E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Branched-chain amino acid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E761C97" w14:textId="50233E93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i</w:t>
            </w:r>
            <w:r w:rsidR="00174E44" w:rsidRPr="00A9252B">
              <w:rPr>
                <w:rFonts w:cs="Times New Roman"/>
                <w:i/>
                <w:iCs/>
              </w:rPr>
              <w:t>lv</w:t>
            </w:r>
            <w:r w:rsidR="00174E44" w:rsidRPr="00A9252B">
              <w:rPr>
                <w:rFonts w:cs="Times New Roman"/>
              </w:rPr>
              <w:t>E</w:t>
            </w:r>
          </w:p>
        </w:tc>
      </w:tr>
      <w:tr w:rsidR="00174E44" w:rsidRPr="00A9252B" w14:paraId="72025EF9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035024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Histidinol dehydroge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CA64719" w14:textId="7324625E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h</w:t>
            </w:r>
            <w:r w:rsidR="00174E44" w:rsidRPr="00A9252B">
              <w:rPr>
                <w:rFonts w:cs="Times New Roman"/>
                <w:i/>
                <w:iCs/>
              </w:rPr>
              <w:t>is</w:t>
            </w:r>
            <w:r w:rsidR="00174E44" w:rsidRPr="00A9252B">
              <w:rPr>
                <w:rFonts w:cs="Times New Roman"/>
              </w:rPr>
              <w:t>D</w:t>
            </w:r>
          </w:p>
        </w:tc>
      </w:tr>
      <w:tr w:rsidR="00174E44" w:rsidRPr="00A9252B" w14:paraId="0020E1D5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60026EF1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ate aminotransferase / Histidinol-phosphate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866F063" w14:textId="55DEAF9A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h</w:t>
            </w:r>
            <w:r w:rsidR="00174E44" w:rsidRPr="00A9252B">
              <w:rPr>
                <w:rFonts w:cs="Times New Roman"/>
                <w:i/>
                <w:iCs/>
              </w:rPr>
              <w:t>is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7D810E79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884500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Serine hydroxymethyltransferase / L-threonine aldolase / L-allo threonine aldol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6FE86AA" w14:textId="5B037FBC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g</w:t>
            </w:r>
            <w:r w:rsidR="00174E44" w:rsidRPr="00A9252B">
              <w:rPr>
                <w:rFonts w:cs="Times New Roman"/>
                <w:i/>
                <w:iCs/>
              </w:rPr>
              <w:t>ly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4D947C79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B1529F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utamate synthase (NADPH) small chain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5F90728" w14:textId="30483281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g</w:t>
            </w:r>
            <w:r w:rsidR="00174E44" w:rsidRPr="00A9252B">
              <w:rPr>
                <w:rFonts w:cs="Times New Roman"/>
                <w:i/>
                <w:iCs/>
              </w:rPr>
              <w:t>lt</w:t>
            </w:r>
            <w:r w:rsidR="00174E44" w:rsidRPr="00A9252B">
              <w:rPr>
                <w:rFonts w:cs="Times New Roman"/>
              </w:rPr>
              <w:t>D</w:t>
            </w:r>
          </w:p>
        </w:tc>
      </w:tr>
      <w:tr w:rsidR="00174E44" w:rsidRPr="00A9252B" w14:paraId="73DF5861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477F9DC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utamine synthetase type I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19B946D7" w14:textId="5CC64538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g</w:t>
            </w:r>
            <w:r w:rsidR="00174E44" w:rsidRPr="00A9252B">
              <w:rPr>
                <w:rFonts w:cs="Times New Roman"/>
                <w:i/>
                <w:iCs/>
              </w:rPr>
              <w:t>ln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34962002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A4E7CDE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utamate dehydrogenase 2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101945C4" w14:textId="3D5A64B0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g</w:t>
            </w:r>
            <w:r w:rsidR="00174E44" w:rsidRPr="00A9252B">
              <w:rPr>
                <w:rFonts w:cs="Times New Roman"/>
                <w:i/>
                <w:iCs/>
              </w:rPr>
              <w:t>dh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17CA8411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7E56C237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ysteine synth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165C1D9" w14:textId="4FD58AA1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c</w:t>
            </w:r>
            <w:r w:rsidR="00174E44" w:rsidRPr="00A9252B">
              <w:rPr>
                <w:rFonts w:cs="Times New Roman"/>
                <w:i/>
                <w:iCs/>
              </w:rPr>
              <w:t>ys</w:t>
            </w:r>
            <w:r w:rsidR="00174E44" w:rsidRPr="00A9252B">
              <w:rPr>
                <w:rFonts w:cs="Times New Roman"/>
              </w:rPr>
              <w:t>K</w:t>
            </w:r>
          </w:p>
        </w:tc>
      </w:tr>
      <w:tr w:rsidR="00174E44" w:rsidRPr="00A9252B" w14:paraId="6DE71CAB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4F3938AC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Serine acetyl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13FF6AC" w14:textId="4E342265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c</w:t>
            </w:r>
            <w:r w:rsidR="00174E44" w:rsidRPr="00A9252B">
              <w:rPr>
                <w:rFonts w:cs="Times New Roman"/>
                <w:i/>
                <w:iCs/>
              </w:rPr>
              <w:t>ys</w:t>
            </w:r>
            <w:r w:rsidR="00174E44" w:rsidRPr="00A9252B">
              <w:rPr>
                <w:rFonts w:cs="Times New Roman"/>
              </w:rPr>
              <w:t>E</w:t>
            </w:r>
          </w:p>
        </w:tc>
      </w:tr>
      <w:tr w:rsidR="00174E44" w:rsidRPr="00A9252B" w14:paraId="2C87CD37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643B37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Biosynthetic aromatic amino acid aminotransferase alpha / Aspartate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7E4808D5" w14:textId="411869B6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sp</w:t>
            </w:r>
            <w:r w:rsidR="00174E44" w:rsidRPr="00A9252B">
              <w:rPr>
                <w:rFonts w:cs="Times New Roman"/>
              </w:rPr>
              <w:t>B</w:t>
            </w:r>
          </w:p>
        </w:tc>
      </w:tr>
      <w:tr w:rsidR="00174E44" w:rsidRPr="00A9252B" w14:paraId="7625F834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70D877F1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agine synthetase (glutamine hydrolyzing)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B7E44E6" w14:textId="609C4FF8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sn</w:t>
            </w:r>
            <w:r w:rsidR="00174E44" w:rsidRPr="00A9252B">
              <w:rPr>
                <w:rFonts w:cs="Times New Roman"/>
              </w:rPr>
              <w:t>B</w:t>
            </w:r>
          </w:p>
        </w:tc>
      </w:tr>
      <w:tr w:rsidR="00174E44" w:rsidRPr="00A9252B" w14:paraId="42EFDAA1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29AFDC20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rgininosuccinate synth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A9C8D91" w14:textId="67B4C9AA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rg</w:t>
            </w:r>
            <w:r w:rsidR="00174E44" w:rsidRPr="00A9252B">
              <w:rPr>
                <w:rFonts w:cs="Times New Roman"/>
              </w:rPr>
              <w:t>G</w:t>
            </w:r>
          </w:p>
        </w:tc>
      </w:tr>
      <w:tr w:rsidR="00174E44" w:rsidRPr="00A9252B" w14:paraId="526232A9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6A31BF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rginine deami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A75C062" w14:textId="1DA9602B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rc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24FCB52B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C3E6D0A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Ornithine cyclodeami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1E9E4D6" w14:textId="05DB0A32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la</w:t>
            </w:r>
          </w:p>
        </w:tc>
      </w:tr>
      <w:tr w:rsidR="00174E44" w:rsidRPr="00A9252B" w14:paraId="1E28D554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DBEFAC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hosphoserine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72A77B0F" w14:textId="3F22D8F6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s</w:t>
            </w:r>
            <w:r w:rsidR="00174E44" w:rsidRPr="00A9252B">
              <w:rPr>
                <w:rFonts w:cs="Times New Roman"/>
                <w:i/>
                <w:iCs/>
              </w:rPr>
              <w:t>er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0295E239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F8CBA21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D-3-phosphoglycerate dehydroge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74CD49D2" w14:textId="36EA2312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s</w:t>
            </w:r>
            <w:r w:rsidR="00174E44" w:rsidRPr="00A9252B">
              <w:rPr>
                <w:rFonts w:cs="Times New Roman"/>
                <w:i/>
                <w:iCs/>
              </w:rPr>
              <w:t>er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25C41626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4B144B9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5'-methylthioadenosine phosphoryl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4A4EA79" w14:textId="4F502AE0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tn</w:t>
            </w:r>
            <w:r w:rsidR="00174E44" w:rsidRPr="00A9252B">
              <w:rPr>
                <w:rFonts w:cs="Times New Roman"/>
              </w:rPr>
              <w:t>N</w:t>
            </w:r>
          </w:p>
        </w:tc>
      </w:tr>
      <w:tr w:rsidR="00174E44" w:rsidRPr="00A9252B" w14:paraId="204E62A3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6E9282B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ylthioribose-1-phosphate isom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05AEDC84" w14:textId="5189BC33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tn</w:t>
            </w:r>
            <w:r w:rsidR="00174E44" w:rsidRPr="00A9252B">
              <w:rPr>
                <w:rFonts w:cs="Times New Roman"/>
              </w:rPr>
              <w:t>A</w:t>
            </w:r>
          </w:p>
        </w:tc>
      </w:tr>
      <w:tr w:rsidR="00174E44" w:rsidRPr="00A9252B" w14:paraId="4D1923D9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7A2AC0E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S-adenosylhomocysteine deami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5377F3D" w14:textId="2C05CECA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ta</w:t>
            </w:r>
            <w:r w:rsidR="00174E44" w:rsidRPr="00A9252B">
              <w:rPr>
                <w:rFonts w:cs="Times New Roman"/>
              </w:rPr>
              <w:t>D</w:t>
            </w:r>
          </w:p>
        </w:tc>
      </w:tr>
      <w:tr w:rsidR="00174E44" w:rsidRPr="00A9252B" w14:paraId="29C6C84F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588109C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Homoserine O-acetyl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69602DB8" w14:textId="75DAE230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et</w:t>
            </w:r>
            <w:r w:rsidR="00174E44" w:rsidRPr="00A9252B">
              <w:rPr>
                <w:rFonts w:cs="Times New Roman"/>
              </w:rPr>
              <w:t>X</w:t>
            </w:r>
          </w:p>
        </w:tc>
      </w:tr>
      <w:tr w:rsidR="00174E44" w:rsidRPr="00A9252B" w14:paraId="082BC71E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49FF37B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rchaeal S-adenosylmethionine synthet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F097073" w14:textId="69243E3A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et</w:t>
            </w:r>
            <w:r w:rsidR="00174E44" w:rsidRPr="00A9252B">
              <w:rPr>
                <w:rFonts w:cs="Times New Roman"/>
              </w:rPr>
              <w:t>K</w:t>
            </w:r>
          </w:p>
        </w:tc>
      </w:tr>
      <w:tr w:rsidR="00174E44" w:rsidRPr="00A9252B" w14:paraId="3C9BCBBE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2828D7D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O-acetylhomoserine sulfhydral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57AA1BE" w14:textId="2E741B67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et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395EB7C4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3FE40A1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alade dehydroge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A632A69" w14:textId="374BFA36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m</w:t>
            </w:r>
            <w:r w:rsidR="00174E44" w:rsidRPr="00A9252B">
              <w:rPr>
                <w:rFonts w:cs="Times New Roman"/>
                <w:i/>
                <w:iCs/>
              </w:rPr>
              <w:t>dh</w:t>
            </w:r>
          </w:p>
        </w:tc>
      </w:tr>
      <w:tr w:rsidR="00174E44" w:rsidRPr="00A9252B" w14:paraId="58499C55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1BCA7D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oki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3D7F50C0" w14:textId="78CAC181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l</w:t>
            </w:r>
            <w:r w:rsidR="00174E44" w:rsidRPr="00A9252B">
              <w:rPr>
                <w:rFonts w:cs="Times New Roman"/>
                <w:i/>
                <w:iCs/>
              </w:rPr>
              <w:t>ys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5D1519DF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1AFF5DC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Homoserine dehydroge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51BD0FD4" w14:textId="156E748B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h</w:t>
            </w:r>
            <w:r w:rsidR="00174E44" w:rsidRPr="00A9252B">
              <w:rPr>
                <w:rFonts w:cs="Times New Roman"/>
                <w:i/>
                <w:iCs/>
              </w:rPr>
              <w:t>sd</w:t>
            </w:r>
          </w:p>
        </w:tc>
      </w:tr>
      <w:tr w:rsidR="00174E44" w:rsidRPr="00A9252B" w14:paraId="79F03292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D8E6265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Ferredoxin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A618320" w14:textId="4979A394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f</w:t>
            </w:r>
            <w:r w:rsidR="00174E44" w:rsidRPr="00A9252B">
              <w:rPr>
                <w:rFonts w:cs="Times New Roman"/>
                <w:i/>
                <w:iCs/>
              </w:rPr>
              <w:t>dx</w:t>
            </w:r>
          </w:p>
        </w:tc>
      </w:tr>
      <w:tr w:rsidR="00174E44" w:rsidRPr="00A9252B" w14:paraId="1DDCC6E7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0ED103FA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ate aminotransfer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039247E5" w14:textId="5A854F9D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sp</w:t>
            </w:r>
            <w:r w:rsidR="00174E44" w:rsidRPr="00A9252B">
              <w:rPr>
                <w:rFonts w:cs="Times New Roman"/>
              </w:rPr>
              <w:t>C</w:t>
            </w:r>
          </w:p>
        </w:tc>
      </w:tr>
      <w:tr w:rsidR="00174E44" w:rsidRPr="00A9252B" w14:paraId="19CB3A38" w14:textId="77777777" w:rsidTr="00E2082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39C753ED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ate-semialdehyde dehydroge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EEB73EE" w14:textId="474C14A0" w:rsidR="00174E44" w:rsidRPr="00A9252B" w:rsidRDefault="000D0E61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sd</w:t>
            </w:r>
          </w:p>
        </w:tc>
      </w:tr>
      <w:tr w:rsidR="00174E44" w:rsidRPr="00A9252B" w14:paraId="66796DDF" w14:textId="77777777" w:rsidTr="00E208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0" w:type="dxa"/>
            <w:tcBorders>
              <w:right w:val="single" w:sz="4" w:space="0" w:color="auto"/>
            </w:tcBorders>
            <w:shd w:val="clear" w:color="auto" w:fill="auto"/>
          </w:tcPr>
          <w:p w14:paraId="2485382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denosylhomocysteinase</w:t>
            </w:r>
          </w:p>
        </w:tc>
        <w:tc>
          <w:tcPr>
            <w:tcW w:w="1260" w:type="dxa"/>
            <w:tcBorders>
              <w:left w:val="single" w:sz="4" w:space="0" w:color="auto"/>
            </w:tcBorders>
            <w:shd w:val="clear" w:color="auto" w:fill="auto"/>
          </w:tcPr>
          <w:p w14:paraId="25C73643" w14:textId="4CC008C1" w:rsidR="00174E44" w:rsidRPr="00A9252B" w:rsidRDefault="000D0E61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i/>
                <w:iCs/>
              </w:rPr>
            </w:pPr>
            <w:r w:rsidRPr="00A9252B">
              <w:rPr>
                <w:rFonts w:cs="Times New Roman"/>
                <w:i/>
                <w:iCs/>
              </w:rPr>
              <w:t>a</w:t>
            </w:r>
            <w:r w:rsidR="00174E44" w:rsidRPr="00A9252B">
              <w:rPr>
                <w:rFonts w:cs="Times New Roman"/>
                <w:i/>
                <w:iCs/>
              </w:rPr>
              <w:t>ch</w:t>
            </w:r>
            <w:r w:rsidR="00174E44" w:rsidRPr="00A9252B">
              <w:rPr>
                <w:rFonts w:cs="Times New Roman"/>
              </w:rPr>
              <w:t>Y</w:t>
            </w:r>
          </w:p>
        </w:tc>
      </w:tr>
    </w:tbl>
    <w:p w14:paraId="70FAEAF7" w14:textId="77777777" w:rsidR="00922D73" w:rsidRPr="00A9252B" w:rsidRDefault="00922D73" w:rsidP="007E460F">
      <w:pPr>
        <w:spacing w:line="480" w:lineRule="auto"/>
        <w:rPr>
          <w:rFonts w:cs="Times New Roman"/>
          <w:b/>
        </w:rPr>
      </w:pPr>
    </w:p>
    <w:p w14:paraId="3A61CF8D" w14:textId="2CCBC101" w:rsidR="00174E44" w:rsidRPr="00A9252B" w:rsidRDefault="009F4AC7" w:rsidP="002F1FAE">
      <w:pPr>
        <w:rPr>
          <w:rFonts w:cs="Times New Roman"/>
        </w:rPr>
      </w:pPr>
      <w:r w:rsidRPr="00A9252B">
        <w:rPr>
          <w:rFonts w:cs="Times New Roman"/>
          <w:b/>
        </w:rPr>
        <w:t>Table S1</w:t>
      </w:r>
      <w:r w:rsidR="009C358E">
        <w:rPr>
          <w:rFonts w:cs="Times New Roman"/>
          <w:b/>
        </w:rPr>
        <w:t>6</w:t>
      </w:r>
      <w:r w:rsidRPr="00A9252B">
        <w:rPr>
          <w:rFonts w:cs="Times New Roman"/>
          <w:b/>
        </w:rPr>
        <w:t>.</w:t>
      </w:r>
      <w:r w:rsidR="00174E44" w:rsidRPr="00A9252B">
        <w:rPr>
          <w:rFonts w:cs="Times New Roman"/>
        </w:rPr>
        <w:t xml:space="preserve"> Amino acid abbreviations reported from Figure </w:t>
      </w:r>
      <w:r w:rsidR="009C358E">
        <w:rPr>
          <w:rFonts w:cs="Times New Roman"/>
        </w:rPr>
        <w:t>5</w:t>
      </w:r>
      <w:r w:rsidR="005E22B6">
        <w:rPr>
          <w:rFonts w:cs="Times New Roman"/>
        </w:rPr>
        <w:t>b</w:t>
      </w:r>
      <w:r w:rsidR="00174E44" w:rsidRPr="00A9252B">
        <w:rPr>
          <w:rFonts w:cs="Times New Roman"/>
        </w:rPr>
        <w:t>.</w:t>
      </w:r>
    </w:p>
    <w:tbl>
      <w:tblPr>
        <w:tblStyle w:val="PlainTable5"/>
        <w:tblW w:w="0" w:type="auto"/>
        <w:jc w:val="right"/>
        <w:tblLook w:val="04A0" w:firstRow="1" w:lastRow="0" w:firstColumn="1" w:lastColumn="0" w:noHBand="0" w:noVBand="1"/>
      </w:tblPr>
      <w:tblGrid>
        <w:gridCol w:w="5850"/>
        <w:gridCol w:w="1669"/>
      </w:tblGrid>
      <w:tr w:rsidR="00174E44" w:rsidRPr="00A9252B" w14:paraId="6664B4E1" w14:textId="77777777" w:rsidTr="007E46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right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8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641B41" w14:textId="77777777" w:rsidR="00174E44" w:rsidRPr="00A9252B" w:rsidRDefault="00174E44" w:rsidP="002F1FAE">
            <w:pPr>
              <w:jc w:val="center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Amino Acid</w:t>
            </w:r>
          </w:p>
        </w:tc>
        <w:tc>
          <w:tcPr>
            <w:tcW w:w="27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7C766DF1" w14:textId="77777777" w:rsidR="00174E44" w:rsidRPr="00A9252B" w:rsidRDefault="00174E44" w:rsidP="002F1FA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b/>
                <w:i w:val="0"/>
                <w:iCs w:val="0"/>
                <w:sz w:val="24"/>
              </w:rPr>
              <w:t>Nomenclature</w:t>
            </w:r>
          </w:p>
        </w:tc>
      </w:tr>
      <w:tr w:rsidR="00174E44" w:rsidRPr="00A9252B" w14:paraId="3C179415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407BFF2B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lanine</w:t>
            </w:r>
          </w:p>
        </w:tc>
        <w:tc>
          <w:tcPr>
            <w:tcW w:w="27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6FF8EFE2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A</w:t>
            </w:r>
          </w:p>
        </w:tc>
      </w:tr>
      <w:tr w:rsidR="00174E44" w:rsidRPr="00A9252B" w14:paraId="3876DCF0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6F98C184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rgin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5244E7A1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R</w:t>
            </w:r>
          </w:p>
        </w:tc>
      </w:tr>
      <w:tr w:rsidR="00174E44" w:rsidRPr="00A9252B" w14:paraId="56823F88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4306A7AC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ag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715B4C12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N</w:t>
            </w:r>
          </w:p>
        </w:tc>
      </w:tr>
      <w:tr w:rsidR="00174E44" w:rsidRPr="00A9252B" w14:paraId="05539C27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5DCC1AF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Aspartat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7A32AE3F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D</w:t>
            </w:r>
          </w:p>
        </w:tc>
      </w:tr>
      <w:tr w:rsidR="00174E44" w:rsidRPr="00A9252B" w14:paraId="240F2357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739A41FB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Cyste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7FE234C3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C</w:t>
            </w:r>
          </w:p>
        </w:tc>
      </w:tr>
      <w:tr w:rsidR="00174E44" w:rsidRPr="00A9252B" w14:paraId="508B1FE3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73CB75E0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utam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5F761832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Q</w:t>
            </w:r>
          </w:p>
        </w:tc>
      </w:tr>
      <w:tr w:rsidR="00174E44" w:rsidRPr="00A9252B" w14:paraId="056ABE9C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04532C9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utamat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05E38B7C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E</w:t>
            </w:r>
          </w:p>
        </w:tc>
      </w:tr>
      <w:tr w:rsidR="00174E44" w:rsidRPr="00A9252B" w14:paraId="101C893E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6B1F20BD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Glyc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2437EA19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G</w:t>
            </w:r>
          </w:p>
        </w:tc>
      </w:tr>
      <w:tr w:rsidR="00174E44" w:rsidRPr="00A9252B" w14:paraId="35EEB25C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31C9BFEE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Histid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23D4CDFA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H</w:t>
            </w:r>
          </w:p>
        </w:tc>
      </w:tr>
      <w:tr w:rsidR="00174E44" w:rsidRPr="00A9252B" w14:paraId="11F8C4D8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213D324A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Isoleuc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43BF0392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I</w:t>
            </w:r>
          </w:p>
        </w:tc>
      </w:tr>
      <w:tr w:rsidR="00174E44" w:rsidRPr="00A9252B" w14:paraId="5E9599B6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0FA44CEB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Lys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2D277A8F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K</w:t>
            </w:r>
          </w:p>
        </w:tc>
      </w:tr>
      <w:tr w:rsidR="00174E44" w:rsidRPr="00A9252B" w14:paraId="4570BC58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2C36CC2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Methion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4D440496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M</w:t>
            </w:r>
          </w:p>
        </w:tc>
      </w:tr>
      <w:tr w:rsidR="00174E44" w:rsidRPr="00A9252B" w14:paraId="58406CD1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10F64B3F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henylalan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53B16A1B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F</w:t>
            </w:r>
          </w:p>
        </w:tc>
      </w:tr>
      <w:tr w:rsidR="00174E44" w:rsidRPr="00A9252B" w14:paraId="79CC8FD4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3A9B740E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rol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78C006AA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P</w:t>
            </w:r>
          </w:p>
        </w:tc>
      </w:tr>
      <w:tr w:rsidR="00174E44" w:rsidRPr="00A9252B" w14:paraId="5A731BE0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37B6C3C2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Pyrrolysine</w:t>
            </w:r>
            <w:r w:rsidRPr="00A9252B">
              <w:rPr>
                <w:rFonts w:cs="Times New Roman"/>
                <w:i w:val="0"/>
                <w:iCs w:val="0"/>
                <w:sz w:val="24"/>
                <w:vertAlign w:val="superscript"/>
              </w:rPr>
              <w:t>a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7980BA2C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O</w:t>
            </w:r>
          </w:p>
        </w:tc>
      </w:tr>
      <w:tr w:rsidR="00174E44" w:rsidRPr="00A9252B" w14:paraId="2302B7D0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0D013DD0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Ser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03AD1B73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S</w:t>
            </w:r>
          </w:p>
        </w:tc>
      </w:tr>
      <w:tr w:rsidR="00174E44" w:rsidRPr="00A9252B" w14:paraId="69CDC96E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3A526068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hreon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05495851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T</w:t>
            </w:r>
          </w:p>
        </w:tc>
      </w:tr>
      <w:tr w:rsidR="00174E44" w:rsidRPr="00A9252B" w14:paraId="1C78DF50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16B56F09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ryptophan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4971593A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W</w:t>
            </w:r>
          </w:p>
        </w:tc>
      </w:tr>
      <w:tr w:rsidR="00174E44" w:rsidRPr="00A9252B" w14:paraId="32202188" w14:textId="77777777" w:rsidTr="007E46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641BC059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Tyros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17AF10B1" w14:textId="77777777" w:rsidR="00174E44" w:rsidRPr="00A9252B" w:rsidRDefault="00174E44" w:rsidP="002F1F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Y</w:t>
            </w:r>
          </w:p>
        </w:tc>
      </w:tr>
      <w:tr w:rsidR="00174E44" w:rsidRPr="00A9252B" w14:paraId="50F534C3" w14:textId="77777777" w:rsidTr="007E460F">
        <w:trPr>
          <w:jc w:val="right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50" w:type="dxa"/>
            <w:tcBorders>
              <w:right w:val="single" w:sz="4" w:space="0" w:color="auto"/>
            </w:tcBorders>
            <w:shd w:val="clear" w:color="auto" w:fill="auto"/>
          </w:tcPr>
          <w:p w14:paraId="15B31FF9" w14:textId="77777777" w:rsidR="00174E44" w:rsidRPr="00A9252B" w:rsidRDefault="00174E44" w:rsidP="002F1FAE">
            <w:pPr>
              <w:rPr>
                <w:rFonts w:cs="Times New Roman"/>
                <w:bCs/>
                <w:i w:val="0"/>
                <w:iCs w:val="0"/>
                <w:sz w:val="24"/>
              </w:rPr>
            </w:pPr>
            <w:r w:rsidRPr="00A9252B">
              <w:rPr>
                <w:rFonts w:cs="Times New Roman"/>
                <w:i w:val="0"/>
                <w:iCs w:val="0"/>
                <w:sz w:val="24"/>
              </w:rPr>
              <w:t>Valine</w:t>
            </w:r>
          </w:p>
        </w:tc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</w:tcPr>
          <w:p w14:paraId="13DE4477" w14:textId="77777777" w:rsidR="00174E44" w:rsidRPr="00A9252B" w:rsidRDefault="00174E44" w:rsidP="002F1F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</w:rPr>
            </w:pPr>
            <w:r w:rsidRPr="00A9252B">
              <w:rPr>
                <w:rFonts w:cs="Times New Roman"/>
              </w:rPr>
              <w:t>V</w:t>
            </w:r>
          </w:p>
        </w:tc>
      </w:tr>
    </w:tbl>
    <w:p w14:paraId="69F60B22" w14:textId="19C0FA24" w:rsidR="00174E44" w:rsidRPr="00A9252B" w:rsidRDefault="00174E44" w:rsidP="002F1FAE">
      <w:pPr>
        <w:spacing w:line="480" w:lineRule="auto"/>
        <w:rPr>
          <w:rFonts w:cs="Times New Roman"/>
        </w:rPr>
      </w:pPr>
      <w:r w:rsidRPr="00A9252B">
        <w:rPr>
          <w:rFonts w:cs="Times New Roman"/>
          <w:vertAlign w:val="superscript"/>
        </w:rPr>
        <w:t>a</w:t>
      </w:r>
      <w:r w:rsidRPr="00A9252B">
        <w:rPr>
          <w:rFonts w:cs="Times New Roman"/>
        </w:rPr>
        <w:t xml:space="preserve">Pyrrolysine is a lysine derivative encoded by the UAG codon in </w:t>
      </w:r>
      <w:r w:rsidRPr="00A9252B">
        <w:rPr>
          <w:rFonts w:cs="Times New Roman"/>
          <w:i/>
          <w:iCs/>
        </w:rPr>
        <w:t>Methanosarcina barkeri</w:t>
      </w:r>
      <w:r w:rsidRPr="00A9252B">
        <w:rPr>
          <w:rFonts w:cs="Times New Roman"/>
        </w:rPr>
        <w:fldChar w:fldCharType="begin" w:fldLock="1"/>
      </w:r>
      <w:r w:rsidRPr="00A9252B">
        <w:rPr>
          <w:rFonts w:cs="Times New Roman"/>
        </w:rPr>
        <w:instrText>ADDIN CSL_CITATION {"citationItems":[{"id":"ITEM-1","itemData":{"DOI":"10.1126/science.1069588","ISSN":"00368075","abstract":"Pyrrolysine is a lysine derivative encoded by the UAG codon in methylamine methyltransferase genes of Methanosarcina barkeri. Near a methyltransferase gene cluster is the pylT gene, which encodes an unusual transfer RNA (tRNA) with a CUA anticodon. The adjacent pylS gene encodes a class II aminoacyl-tRNA synthetase that charges the pylT-derived tRNA with lysine but is not closely related to known lysyl-tRNA synthetases. Homologs of pylS and pylT are found in a Gram-positive bacterium. Charging a tRNACUA with lysine is a likely first step in translating UAG amber codons as pyrrolysine in certain methanogens. Our results indicate that pyrrolysine is the 22nd genetically encoded natural amino acid.","author":[{"dropping-particle":"","family":"Srinivasan","given":"Gayathri","non-dropping-particle":"","parse-names":false,"suffix":""}],"container-title":"Science","id":"ITEM-1","issue":"5572","issued":{"date-parts":[["2002","5","24"]]},"page":"1459-1462","title":"Pyrrolysine Encoded by UAG in Archaea: Charging of a UAG-Decoding Specialized tRNA","type":"article-journal","volume":"296"},"uris":["http://www.mendeley.com/documents/?uuid=e4d65afd-a454-4fc6-94be-111fef62e5b7"]}],"mendeley":{"formattedCitation":"&lt;sup&gt;1&lt;/sup&gt;","plainTextFormattedCitation":"1","previouslyFormattedCitation":"(Srinivasan et al., 2002)"},"properties":{"noteIndex":0},"schema":"https://github.com/citation-style-language/schema/raw/master/csl-citation.json"}</w:instrText>
      </w:r>
      <w:r w:rsidRPr="00A9252B">
        <w:rPr>
          <w:rFonts w:cs="Times New Roman"/>
        </w:rPr>
        <w:fldChar w:fldCharType="separate"/>
      </w:r>
      <w:r w:rsidRPr="00A9252B">
        <w:rPr>
          <w:rFonts w:cs="Times New Roman"/>
          <w:noProof/>
          <w:vertAlign w:val="superscript"/>
        </w:rPr>
        <w:t>1</w:t>
      </w:r>
      <w:r w:rsidRPr="00A9252B">
        <w:rPr>
          <w:rFonts w:cs="Times New Roman"/>
        </w:rPr>
        <w:fldChar w:fldCharType="end"/>
      </w:r>
      <w:r w:rsidRPr="00A9252B">
        <w:rPr>
          <w:rFonts w:cs="Times New Roman"/>
        </w:rPr>
        <w:t xml:space="preserve">. </w:t>
      </w:r>
    </w:p>
    <w:p w14:paraId="5AA97730" w14:textId="77777777" w:rsidR="009F4AC7" w:rsidRPr="00A9252B" w:rsidRDefault="009F4AC7" w:rsidP="002F1FAE">
      <w:pPr>
        <w:spacing w:line="480" w:lineRule="auto"/>
        <w:rPr>
          <w:rFonts w:cs="Times New Roman"/>
        </w:rPr>
      </w:pPr>
    </w:p>
    <w:p w14:paraId="75185A99" w14:textId="77777777" w:rsidR="007E460F" w:rsidRDefault="007E460F" w:rsidP="002F1FAE">
      <w:pPr>
        <w:spacing w:line="480" w:lineRule="auto"/>
        <w:rPr>
          <w:rFonts w:cs="Times New Roman"/>
          <w:b/>
        </w:rPr>
      </w:pPr>
    </w:p>
    <w:p w14:paraId="6ECC6967" w14:textId="0F3165BA" w:rsidR="00174E44" w:rsidRPr="00A9252B" w:rsidRDefault="00174E44" w:rsidP="002F1FAE">
      <w:pPr>
        <w:spacing w:line="480" w:lineRule="auto"/>
        <w:rPr>
          <w:rFonts w:cs="Times New Roman"/>
          <w:b/>
          <w:bCs/>
        </w:rPr>
      </w:pPr>
      <w:r w:rsidRPr="00A9252B">
        <w:rPr>
          <w:rFonts w:cs="Times New Roman"/>
          <w:b/>
        </w:rPr>
        <w:t>REFERENCES</w:t>
      </w:r>
    </w:p>
    <w:p w14:paraId="32F483B0" w14:textId="77777777" w:rsidR="00174E44" w:rsidRPr="00A9252B" w:rsidRDefault="00174E44" w:rsidP="002F1FAE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 w:rsidRPr="00A9252B">
        <w:rPr>
          <w:rFonts w:cs="Times New Roman"/>
          <w:b/>
          <w:bCs/>
        </w:rPr>
        <w:fldChar w:fldCharType="begin" w:fldLock="1"/>
      </w:r>
      <w:r w:rsidRPr="00A9252B">
        <w:rPr>
          <w:rFonts w:cs="Times New Roman"/>
          <w:b/>
        </w:rPr>
        <w:instrText xml:space="preserve">ADDIN Mendeley Bibliography CSL_BIBLIOGRAPHY </w:instrText>
      </w:r>
      <w:r w:rsidRPr="00A9252B">
        <w:rPr>
          <w:rFonts w:cs="Times New Roman"/>
          <w:b/>
          <w:bCs/>
        </w:rPr>
        <w:fldChar w:fldCharType="separate"/>
      </w:r>
      <w:r w:rsidRPr="00A9252B">
        <w:rPr>
          <w:rFonts w:cs="Times New Roman"/>
          <w:noProof/>
        </w:rPr>
        <w:t>1.</w:t>
      </w:r>
      <w:r w:rsidRPr="00A9252B">
        <w:rPr>
          <w:rFonts w:cs="Times New Roman"/>
          <w:noProof/>
        </w:rPr>
        <w:tab/>
        <w:t xml:space="preserve">Srinivasan, G. Pyrrolysine Encoded by UAG in Archaea: Charging of a UAG-Decoding Specialized tRNA. </w:t>
      </w:r>
      <w:r w:rsidRPr="00A9252B">
        <w:rPr>
          <w:rFonts w:cs="Times New Roman"/>
          <w:i/>
          <w:iCs/>
          <w:noProof/>
        </w:rPr>
        <w:t xml:space="preserve">Science </w:t>
      </w:r>
      <w:r w:rsidRPr="00A9252B">
        <w:rPr>
          <w:rFonts w:cs="Times New Roman"/>
          <w:b/>
          <w:bCs/>
          <w:noProof/>
        </w:rPr>
        <w:t>296</w:t>
      </w:r>
      <w:r w:rsidRPr="00A9252B">
        <w:rPr>
          <w:rFonts w:cs="Times New Roman"/>
          <w:noProof/>
        </w:rPr>
        <w:t>, 1459–1462 (2002).</w:t>
      </w:r>
    </w:p>
    <w:p w14:paraId="0EBCD5F6" w14:textId="79724650" w:rsidR="00BA649D" w:rsidRPr="00A9252B" w:rsidRDefault="00174E44" w:rsidP="002F1FAE">
      <w:pPr>
        <w:widowControl w:val="0"/>
        <w:autoSpaceDE w:val="0"/>
        <w:autoSpaceDN w:val="0"/>
        <w:adjustRightInd w:val="0"/>
        <w:spacing w:line="480" w:lineRule="auto"/>
        <w:rPr>
          <w:rFonts w:cs="Times New Roman"/>
        </w:rPr>
      </w:pPr>
      <w:r w:rsidRPr="00A9252B">
        <w:rPr>
          <w:rFonts w:cs="Times New Roman"/>
          <w:b/>
          <w:bCs/>
        </w:rPr>
        <w:fldChar w:fldCharType="end"/>
      </w:r>
    </w:p>
    <w:sectPr w:rsidR="00BA649D" w:rsidRPr="00A9252B" w:rsidSect="002F1FAE">
      <w:headerReference w:type="default" r:id="rId25"/>
      <w:footerReference w:type="even" r:id="rId26"/>
      <w:footerReference w:type="default" r:id="rId27"/>
      <w:type w:val="continuous"/>
      <w:pgSz w:w="12240" w:h="15840"/>
      <w:pgMar w:top="1440" w:right="1440" w:bottom="1440" w:left="1440" w:header="1066" w:footer="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3DBA82" w14:textId="77777777" w:rsidR="00A30D58" w:rsidRDefault="00A30D58" w:rsidP="005C7FEC">
      <w:r>
        <w:separator/>
      </w:r>
    </w:p>
  </w:endnote>
  <w:endnote w:type="continuationSeparator" w:id="0">
    <w:p w14:paraId="307E2AAD" w14:textId="77777777" w:rsidR="00A30D58" w:rsidRDefault="00A30D58" w:rsidP="005C7F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rlito">
    <w:altName w:val="Calibri"/>
    <w:panose1 w:val="020B0604020202020204"/>
    <w:charset w:val="00"/>
    <w:family w:val="swiss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78433654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6085A9C" w14:textId="27503375" w:rsidR="00FD00E3" w:rsidRDefault="00FD00E3" w:rsidP="00EA284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E163BFE" w14:textId="77777777" w:rsidR="00FD00E3" w:rsidRDefault="00FD00E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cs="Times New Roman"/>
      </w:rPr>
      <w:id w:val="19520572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CD8F252" w14:textId="43F028BF" w:rsidR="00FD00E3" w:rsidRPr="00174E44" w:rsidRDefault="00FD00E3" w:rsidP="002F1FAE">
        <w:pPr>
          <w:pStyle w:val="Footer"/>
          <w:framePr w:wrap="none" w:vAnchor="text" w:hAnchor="page" w:x="6081" w:y="-613"/>
          <w:rPr>
            <w:rStyle w:val="PageNumber"/>
            <w:rFonts w:cs="Times New Roman"/>
          </w:rPr>
        </w:pPr>
        <w:r w:rsidRPr="00174E44">
          <w:rPr>
            <w:rStyle w:val="PageNumber"/>
            <w:rFonts w:cs="Times New Roman"/>
          </w:rPr>
          <w:fldChar w:fldCharType="begin"/>
        </w:r>
        <w:r w:rsidRPr="00174E44">
          <w:rPr>
            <w:rStyle w:val="PageNumber"/>
            <w:rFonts w:cs="Times New Roman"/>
          </w:rPr>
          <w:instrText xml:space="preserve"> PAGE </w:instrText>
        </w:r>
        <w:r w:rsidRPr="00174E44">
          <w:rPr>
            <w:rStyle w:val="PageNumber"/>
            <w:rFonts w:cs="Times New Roman"/>
          </w:rPr>
          <w:fldChar w:fldCharType="separate"/>
        </w:r>
        <w:r w:rsidRPr="00174E44">
          <w:rPr>
            <w:rStyle w:val="PageNumber"/>
            <w:rFonts w:cs="Times New Roman"/>
            <w:noProof/>
          </w:rPr>
          <w:t>1</w:t>
        </w:r>
        <w:r w:rsidRPr="00174E44">
          <w:rPr>
            <w:rStyle w:val="PageNumber"/>
            <w:rFonts w:cs="Times New Roman"/>
          </w:rPr>
          <w:fldChar w:fldCharType="end"/>
        </w:r>
      </w:p>
    </w:sdtContent>
  </w:sdt>
  <w:p w14:paraId="50BB4F2B" w14:textId="77777777" w:rsidR="00FD00E3" w:rsidRDefault="00FD00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93083E" w14:textId="77777777" w:rsidR="00A30D58" w:rsidRDefault="00A30D58" w:rsidP="005C7FEC">
      <w:r>
        <w:separator/>
      </w:r>
    </w:p>
  </w:footnote>
  <w:footnote w:type="continuationSeparator" w:id="0">
    <w:p w14:paraId="53924C12" w14:textId="77777777" w:rsidR="00A30D58" w:rsidRDefault="00A30D58" w:rsidP="005C7FE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49D9BD" w14:textId="717F6FAF" w:rsidR="00FD00E3" w:rsidRDefault="00FD00E3">
    <w:pPr>
      <w:pStyle w:val="BodyText"/>
      <w:spacing w:before="0" w:line="14" w:lineRule="auto"/>
      <w:rPr>
        <w:sz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6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60AD"/>
    <w:rsid w:val="0003128B"/>
    <w:rsid w:val="00035054"/>
    <w:rsid w:val="00042B30"/>
    <w:rsid w:val="00047688"/>
    <w:rsid w:val="000517C5"/>
    <w:rsid w:val="000546F8"/>
    <w:rsid w:val="00072C34"/>
    <w:rsid w:val="000928C0"/>
    <w:rsid w:val="000B13B3"/>
    <w:rsid w:val="000B335C"/>
    <w:rsid w:val="000B4C12"/>
    <w:rsid w:val="000D0E61"/>
    <w:rsid w:val="000E2E4B"/>
    <w:rsid w:val="000F16E9"/>
    <w:rsid w:val="000F79BB"/>
    <w:rsid w:val="00101B18"/>
    <w:rsid w:val="00102031"/>
    <w:rsid w:val="00107C2F"/>
    <w:rsid w:val="00115521"/>
    <w:rsid w:val="00115594"/>
    <w:rsid w:val="00125CE9"/>
    <w:rsid w:val="00127D2C"/>
    <w:rsid w:val="00137427"/>
    <w:rsid w:val="00143E09"/>
    <w:rsid w:val="0015312F"/>
    <w:rsid w:val="00154C2C"/>
    <w:rsid w:val="00162F42"/>
    <w:rsid w:val="001647CA"/>
    <w:rsid w:val="00165711"/>
    <w:rsid w:val="00174E44"/>
    <w:rsid w:val="001A7E66"/>
    <w:rsid w:val="001B42CC"/>
    <w:rsid w:val="001D2509"/>
    <w:rsid w:val="001E0F88"/>
    <w:rsid w:val="001E489D"/>
    <w:rsid w:val="001F4001"/>
    <w:rsid w:val="00224436"/>
    <w:rsid w:val="00226D74"/>
    <w:rsid w:val="00235C4D"/>
    <w:rsid w:val="00253128"/>
    <w:rsid w:val="002A1EE0"/>
    <w:rsid w:val="002C2449"/>
    <w:rsid w:val="002D71AD"/>
    <w:rsid w:val="002E4B15"/>
    <w:rsid w:val="002F1745"/>
    <w:rsid w:val="002F1FAE"/>
    <w:rsid w:val="003067D3"/>
    <w:rsid w:val="0031622C"/>
    <w:rsid w:val="00336161"/>
    <w:rsid w:val="0034153F"/>
    <w:rsid w:val="00384B1B"/>
    <w:rsid w:val="0038763B"/>
    <w:rsid w:val="003931D0"/>
    <w:rsid w:val="00393EF3"/>
    <w:rsid w:val="003A33EB"/>
    <w:rsid w:val="003B0A23"/>
    <w:rsid w:val="003B282A"/>
    <w:rsid w:val="003D77DE"/>
    <w:rsid w:val="003D7B08"/>
    <w:rsid w:val="003F2064"/>
    <w:rsid w:val="00422E49"/>
    <w:rsid w:val="00482A89"/>
    <w:rsid w:val="0049499A"/>
    <w:rsid w:val="004B4993"/>
    <w:rsid w:val="004C69FD"/>
    <w:rsid w:val="004D55D1"/>
    <w:rsid w:val="004E5117"/>
    <w:rsid w:val="00515984"/>
    <w:rsid w:val="00517F9F"/>
    <w:rsid w:val="00522F4F"/>
    <w:rsid w:val="00532AEF"/>
    <w:rsid w:val="005460AD"/>
    <w:rsid w:val="00551C58"/>
    <w:rsid w:val="00551DA7"/>
    <w:rsid w:val="005578A5"/>
    <w:rsid w:val="00573791"/>
    <w:rsid w:val="00586120"/>
    <w:rsid w:val="005A274C"/>
    <w:rsid w:val="005C7FEC"/>
    <w:rsid w:val="005E22B6"/>
    <w:rsid w:val="005F392D"/>
    <w:rsid w:val="00603A1E"/>
    <w:rsid w:val="00615E33"/>
    <w:rsid w:val="00621327"/>
    <w:rsid w:val="0063275C"/>
    <w:rsid w:val="00640C25"/>
    <w:rsid w:val="006560DD"/>
    <w:rsid w:val="00683E6A"/>
    <w:rsid w:val="006A466B"/>
    <w:rsid w:val="006C5BB2"/>
    <w:rsid w:val="00702E2F"/>
    <w:rsid w:val="007070A8"/>
    <w:rsid w:val="0071411A"/>
    <w:rsid w:val="00714B33"/>
    <w:rsid w:val="007430C9"/>
    <w:rsid w:val="00765A93"/>
    <w:rsid w:val="00790894"/>
    <w:rsid w:val="007B7EE3"/>
    <w:rsid w:val="007C0CCE"/>
    <w:rsid w:val="007D3A73"/>
    <w:rsid w:val="007E3388"/>
    <w:rsid w:val="007E460F"/>
    <w:rsid w:val="007E70DE"/>
    <w:rsid w:val="00803936"/>
    <w:rsid w:val="00805A81"/>
    <w:rsid w:val="008169AA"/>
    <w:rsid w:val="008362D7"/>
    <w:rsid w:val="00852C96"/>
    <w:rsid w:val="008935B7"/>
    <w:rsid w:val="008D5C1D"/>
    <w:rsid w:val="008D6E2A"/>
    <w:rsid w:val="008F3366"/>
    <w:rsid w:val="008F7B0E"/>
    <w:rsid w:val="00907B0D"/>
    <w:rsid w:val="00916ECB"/>
    <w:rsid w:val="009224B7"/>
    <w:rsid w:val="00922D73"/>
    <w:rsid w:val="009376BA"/>
    <w:rsid w:val="00962A1E"/>
    <w:rsid w:val="009855C2"/>
    <w:rsid w:val="009A74BB"/>
    <w:rsid w:val="009B57C2"/>
    <w:rsid w:val="009B69A8"/>
    <w:rsid w:val="009C358E"/>
    <w:rsid w:val="009C7B29"/>
    <w:rsid w:val="009D3DEF"/>
    <w:rsid w:val="009D7BAA"/>
    <w:rsid w:val="009E6C5F"/>
    <w:rsid w:val="009F4AC7"/>
    <w:rsid w:val="009F4D53"/>
    <w:rsid w:val="00A06BD9"/>
    <w:rsid w:val="00A101D3"/>
    <w:rsid w:val="00A14E58"/>
    <w:rsid w:val="00A16C36"/>
    <w:rsid w:val="00A3040F"/>
    <w:rsid w:val="00A30D58"/>
    <w:rsid w:val="00A4199F"/>
    <w:rsid w:val="00A51291"/>
    <w:rsid w:val="00A52033"/>
    <w:rsid w:val="00A70F1E"/>
    <w:rsid w:val="00A8704C"/>
    <w:rsid w:val="00A9252B"/>
    <w:rsid w:val="00A967CD"/>
    <w:rsid w:val="00AA275D"/>
    <w:rsid w:val="00AA3628"/>
    <w:rsid w:val="00AB4247"/>
    <w:rsid w:val="00AB7ACC"/>
    <w:rsid w:val="00AB7DE5"/>
    <w:rsid w:val="00AD4FD7"/>
    <w:rsid w:val="00AE3AEC"/>
    <w:rsid w:val="00AF1920"/>
    <w:rsid w:val="00B36DB2"/>
    <w:rsid w:val="00B51A62"/>
    <w:rsid w:val="00B710FD"/>
    <w:rsid w:val="00BA0308"/>
    <w:rsid w:val="00BA649D"/>
    <w:rsid w:val="00BA7D0E"/>
    <w:rsid w:val="00BC4F99"/>
    <w:rsid w:val="00BD4824"/>
    <w:rsid w:val="00C14B1F"/>
    <w:rsid w:val="00C45688"/>
    <w:rsid w:val="00C52FD2"/>
    <w:rsid w:val="00C6045A"/>
    <w:rsid w:val="00C620FD"/>
    <w:rsid w:val="00C703EB"/>
    <w:rsid w:val="00C7218B"/>
    <w:rsid w:val="00CB391D"/>
    <w:rsid w:val="00CD06C4"/>
    <w:rsid w:val="00CF3D7C"/>
    <w:rsid w:val="00D022ED"/>
    <w:rsid w:val="00D10296"/>
    <w:rsid w:val="00D27041"/>
    <w:rsid w:val="00D272A5"/>
    <w:rsid w:val="00D55516"/>
    <w:rsid w:val="00D80AD3"/>
    <w:rsid w:val="00D8156F"/>
    <w:rsid w:val="00D82C4A"/>
    <w:rsid w:val="00D82F33"/>
    <w:rsid w:val="00D8404F"/>
    <w:rsid w:val="00DC57E7"/>
    <w:rsid w:val="00DF241D"/>
    <w:rsid w:val="00E20268"/>
    <w:rsid w:val="00E2082A"/>
    <w:rsid w:val="00E220FB"/>
    <w:rsid w:val="00E31B79"/>
    <w:rsid w:val="00E40B84"/>
    <w:rsid w:val="00E416D7"/>
    <w:rsid w:val="00E62FED"/>
    <w:rsid w:val="00E872A9"/>
    <w:rsid w:val="00E916C4"/>
    <w:rsid w:val="00EA1916"/>
    <w:rsid w:val="00EA2843"/>
    <w:rsid w:val="00EC5639"/>
    <w:rsid w:val="00ED7231"/>
    <w:rsid w:val="00EE034E"/>
    <w:rsid w:val="00EE1432"/>
    <w:rsid w:val="00EF2AF4"/>
    <w:rsid w:val="00EF71B5"/>
    <w:rsid w:val="00F06CE4"/>
    <w:rsid w:val="00F15608"/>
    <w:rsid w:val="00F15B1B"/>
    <w:rsid w:val="00F1671E"/>
    <w:rsid w:val="00F24453"/>
    <w:rsid w:val="00F55255"/>
    <w:rsid w:val="00F57A23"/>
    <w:rsid w:val="00F72CC9"/>
    <w:rsid w:val="00F84552"/>
    <w:rsid w:val="00F92FAA"/>
    <w:rsid w:val="00FA3766"/>
    <w:rsid w:val="00FC318E"/>
    <w:rsid w:val="00FD00E3"/>
    <w:rsid w:val="00FD0F41"/>
    <w:rsid w:val="00FE6A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76658C"/>
  <w15:chartTrackingRefBased/>
  <w15:docId w15:val="{14832EED-C082-5A47-9840-00984B3855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2031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460AD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60AD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5460AD"/>
  </w:style>
  <w:style w:type="table" w:styleId="TableGrid">
    <w:name w:val="Table Grid"/>
    <w:basedOn w:val="TableNormal"/>
    <w:uiPriority w:val="39"/>
    <w:rsid w:val="003B0A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odyTextChar">
    <w:name w:val="Body Text Char"/>
    <w:basedOn w:val="DefaultParagraphFont"/>
    <w:link w:val="BodyText"/>
    <w:uiPriority w:val="1"/>
    <w:rsid w:val="005C7FEC"/>
    <w:rPr>
      <w:rFonts w:ascii="Carlito" w:eastAsia="Carlito" w:hAnsi="Carlito" w:cs="Carlito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5C7FEC"/>
    <w:pPr>
      <w:widowControl w:val="0"/>
      <w:autoSpaceDE w:val="0"/>
      <w:autoSpaceDN w:val="0"/>
      <w:spacing w:before="7"/>
    </w:pPr>
    <w:rPr>
      <w:rFonts w:ascii="Carlito" w:eastAsia="Carlito" w:hAnsi="Carlito" w:cs="Carlito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C7FE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7FEC"/>
  </w:style>
  <w:style w:type="paragraph" w:styleId="Footer">
    <w:name w:val="footer"/>
    <w:basedOn w:val="Normal"/>
    <w:link w:val="FooterChar"/>
    <w:uiPriority w:val="99"/>
    <w:unhideWhenUsed/>
    <w:rsid w:val="005C7FE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7FEC"/>
  </w:style>
  <w:style w:type="paragraph" w:customStyle="1" w:styleId="TableParagraph">
    <w:name w:val="Table Paragraph"/>
    <w:basedOn w:val="Normal"/>
    <w:uiPriority w:val="1"/>
    <w:qFormat/>
    <w:rsid w:val="005C7FEC"/>
    <w:pPr>
      <w:widowControl w:val="0"/>
      <w:autoSpaceDE w:val="0"/>
      <w:autoSpaceDN w:val="0"/>
      <w:spacing w:line="191" w:lineRule="exact"/>
      <w:jc w:val="right"/>
    </w:pPr>
    <w:rPr>
      <w:rFonts w:ascii="Carlito" w:eastAsia="Carlito" w:hAnsi="Carlito" w:cs="Carlito"/>
      <w:sz w:val="22"/>
      <w:szCs w:val="22"/>
    </w:rPr>
  </w:style>
  <w:style w:type="table" w:styleId="PlainTable5">
    <w:name w:val="Plain Table 5"/>
    <w:basedOn w:val="TableNormal"/>
    <w:uiPriority w:val="45"/>
    <w:rsid w:val="00D27041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235C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5C4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5C4D"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174E44"/>
    <w:rPr>
      <w:color w:val="0563C1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174E44"/>
  </w:style>
  <w:style w:type="paragraph" w:styleId="Revision">
    <w:name w:val="Revision"/>
    <w:hidden/>
    <w:uiPriority w:val="99"/>
    <w:semiHidden/>
    <w:rsid w:val="00922D73"/>
    <w:rPr>
      <w:rFonts w:ascii="Times New Roman" w:hAnsi="Times New Roman"/>
    </w:rPr>
  </w:style>
  <w:style w:type="character" w:styleId="PlaceholderText">
    <w:name w:val="Placeholder Text"/>
    <w:basedOn w:val="DefaultParagraphFont"/>
    <w:uiPriority w:val="99"/>
    <w:semiHidden/>
    <w:rsid w:val="00CB391D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3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3EB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679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91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55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24" Type="http://schemas.openxmlformats.org/officeDocument/2006/relationships/image" Target="media/image18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image" Target="media/image17.emf"/><Relationship Id="rId28" Type="http://schemas.openxmlformats.org/officeDocument/2006/relationships/fontTable" Target="fontTable.xml"/><Relationship Id="rId10" Type="http://schemas.openxmlformats.org/officeDocument/2006/relationships/image" Target="media/image4.tiff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emf"/><Relationship Id="rId22" Type="http://schemas.openxmlformats.org/officeDocument/2006/relationships/image" Target="media/image16.emf"/><Relationship Id="rId27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1A479C9-3A26-E049-BA12-0887918E90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3402</Words>
  <Characters>19396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L. Harris</dc:creator>
  <cp:keywords/>
  <dc:description/>
  <cp:lastModifiedBy>Rachel Harris</cp:lastModifiedBy>
  <cp:revision>4</cp:revision>
  <dcterms:created xsi:type="dcterms:W3CDTF">2021-02-15T05:56:00Z</dcterms:created>
  <dcterms:modified xsi:type="dcterms:W3CDTF">2021-02-17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plied-and-environmental-microbiology</vt:lpwstr>
  </property>
  <property fmtid="{D5CDD505-2E9C-101B-9397-08002B2CF9AE}" pid="5" name="Mendeley Recent Style Name 1_1">
    <vt:lpwstr>Applied and Environmental Microbiology</vt:lpwstr>
  </property>
  <property fmtid="{D5CDD505-2E9C-101B-9397-08002B2CF9AE}" pid="6" name="Mendeley Recent Style Id 2_1">
    <vt:lpwstr>http://www.zotero.org/styles/environmental-microbiology</vt:lpwstr>
  </property>
  <property fmtid="{D5CDD505-2E9C-101B-9397-08002B2CF9AE}" pid="7" name="Mendeley Recent Style Name 2_1">
    <vt:lpwstr>Environmental Microbiology</vt:lpwstr>
  </property>
  <property fmtid="{D5CDD505-2E9C-101B-9397-08002B2CF9AE}" pid="8" name="Mendeley Recent Style Id 3_1">
    <vt:lpwstr>http://www.zotero.org/styles/geochimica-et-cosmochimica-acta</vt:lpwstr>
  </property>
  <property fmtid="{D5CDD505-2E9C-101B-9397-08002B2CF9AE}" pid="9" name="Mendeley Recent Style Name 3_1">
    <vt:lpwstr>Geochimica et Cosmochimica Acta</vt:lpwstr>
  </property>
  <property fmtid="{D5CDD505-2E9C-101B-9397-08002B2CF9AE}" pid="10" name="Mendeley Recent Style Id 4_1">
    <vt:lpwstr>http://www.zotero.org/styles/journal-of-geophysical-research-biogeosciences</vt:lpwstr>
  </property>
  <property fmtid="{D5CDD505-2E9C-101B-9397-08002B2CF9AE}" pid="11" name="Mendeley Recent Style Name 4_1">
    <vt:lpwstr>Journal of Geophysical Research: Biogeosciences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r-and-d-management</vt:lpwstr>
  </property>
  <property fmtid="{D5CDD505-2E9C-101B-9397-08002B2CF9AE}" pid="17" name="Mendeley Recent Style Name 7_1">
    <vt:lpwstr>R&amp;D Management</vt:lpwstr>
  </property>
  <property fmtid="{D5CDD505-2E9C-101B-9397-08002B2CF9AE}" pid="18" name="Mendeley Recent Style Id 8_1">
    <vt:lpwstr>http://www.zotero.org/styles/science</vt:lpwstr>
  </property>
  <property fmtid="{D5CDD505-2E9C-101B-9397-08002B2CF9AE}" pid="19" name="Mendeley Recent Style Name 8_1">
    <vt:lpwstr>Science</vt:lpwstr>
  </property>
  <property fmtid="{D5CDD505-2E9C-101B-9397-08002B2CF9AE}" pid="20" name="Mendeley Recent Style Id 9_1">
    <vt:lpwstr>http://www.zotero.org/styles/scientific-reports</vt:lpwstr>
  </property>
  <property fmtid="{D5CDD505-2E9C-101B-9397-08002B2CF9AE}" pid="21" name="Mendeley Recent Style Name 9_1">
    <vt:lpwstr>Scientific Reports</vt:lpwstr>
  </property>
</Properties>
</file>